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29035A">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29035A">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7" w:name="_Toc25154317"/>
      <w:commentRangeStart w:id="8"/>
      <w:r w:rsidR="00FD751A">
        <w:lastRenderedPageBreak/>
        <w:t>LIST OF TABLES</w:t>
      </w:r>
      <w:commentRangeEnd w:id="8"/>
      <w:r w:rsidR="00FD751A">
        <w:rPr>
          <w:rStyle w:val="CommentReference"/>
          <w:b w:val="0"/>
        </w:rPr>
        <w:commentReference w:id="8"/>
      </w:r>
    </w:p>
    <w:p w14:paraId="3489A6DA" w14:textId="77777777" w:rsidR="00FD751A" w:rsidRDefault="00FD751A" w:rsidP="00FD751A">
      <w:pPr>
        <w:spacing w:after="200" w:line="276" w:lineRule="auto"/>
        <w:ind w:firstLine="0"/>
      </w:pPr>
      <w:proofErr w:type="gramStart"/>
      <w:r w:rsidRPr="00F12CFC">
        <w:t>Table 1.</w:t>
      </w:r>
      <w:proofErr w:type="gramEnd"/>
      <w:r w:rsidRPr="00F12CFC">
        <w:t xml:space="preserve"> </w:t>
      </w:r>
      <w:proofErr w:type="spellStart"/>
      <w:proofErr w:type="gramStart"/>
      <w:r w:rsidRPr="00F12CFC">
        <w:t>AICc</w:t>
      </w:r>
      <w:proofErr w:type="spellEnd"/>
      <w:r w:rsidRPr="00F12CFC">
        <w:t xml:space="preserve"> table of models with coral richness as the response variable (target) and the candidate surrogates as predictors.</w:t>
      </w:r>
      <w:proofErr w:type="gramEnd"/>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proofErr w:type="gramStart"/>
      <w:r>
        <w:t>Table 2.</w:t>
      </w:r>
      <w:proofErr w:type="gramEnd"/>
      <w:r>
        <w:t xml:space="preserve"> </w:t>
      </w:r>
      <w:proofErr w:type="spellStart"/>
      <w:proofErr w:type="gramStart"/>
      <w:r>
        <w:t>AICc</w:t>
      </w:r>
      <w:proofErr w:type="spellEnd"/>
      <w:r>
        <w:t xml:space="preserve"> table of models with sponge richness as the response variable (target) and the candidate surrogates</w:t>
      </w:r>
      <w:r w:rsidRPr="00D93B1C">
        <w:t xml:space="preserve"> </w:t>
      </w:r>
      <w:r>
        <w:t>as predictors.</w:t>
      </w:r>
      <w:proofErr w:type="gramEnd"/>
      <w:r>
        <w:t xml:space="preserve">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proofErr w:type="gramStart"/>
      <w:r>
        <w:t>Table 3.</w:t>
      </w:r>
      <w:proofErr w:type="gramEnd"/>
      <w:r>
        <w:t xml:space="preserve"> </w:t>
      </w:r>
      <w:proofErr w:type="spellStart"/>
      <w:proofErr w:type="gramStart"/>
      <w:r>
        <w:t>AICc</w:t>
      </w:r>
      <w:proofErr w:type="spellEnd"/>
      <w:r>
        <w:t xml:space="preserve"> table of models with fish richness as the response variable (target) and the candidate surrogates</w:t>
      </w:r>
      <w:r w:rsidRPr="00D93B1C">
        <w:t xml:space="preserve"> </w:t>
      </w:r>
      <w:r>
        <w:t>as predictors.</w:t>
      </w:r>
      <w:proofErr w:type="gramEnd"/>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77777777" w:rsidR="00FD751A" w:rsidRDefault="00FD751A" w:rsidP="00FD751A">
      <w:pPr>
        <w:spacing w:after="200" w:line="276" w:lineRule="auto"/>
        <w:ind w:firstLine="0"/>
      </w:pPr>
      <w:proofErr w:type="gramStart"/>
      <w:r>
        <w:t>Table 4.</w:t>
      </w:r>
      <w:proofErr w:type="gramEnd"/>
      <w:r>
        <w:t xml:space="preserve"> </w:t>
      </w:r>
      <w:proofErr w:type="spellStart"/>
      <w:proofErr w:type="gram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proofErr w:type="gramEnd"/>
      <w:r>
        <w:t xml:space="preserve">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77777777" w:rsidR="00FD751A" w:rsidRDefault="00FD751A" w:rsidP="00FD751A">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77777777" w:rsidR="00FD751A" w:rsidRDefault="00FD751A" w:rsidP="00FD751A">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top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7777777" w:rsidR="00FD751A" w:rsidRDefault="00FD751A" w:rsidP="00FD751A">
      <w:pPr>
        <w:spacing w:after="200" w:line="276" w:lineRule="auto"/>
        <w:ind w:firstLine="0"/>
      </w:pPr>
      <w:proofErr w:type="gramStart"/>
      <w:r>
        <w:t>Table 7.</w:t>
      </w:r>
      <w:proofErr w:type="gramEnd"/>
      <w:r>
        <w:t xml:space="preserve"> </w:t>
      </w:r>
      <w:proofErr w:type="spellStart"/>
      <w:proofErr w:type="gramStart"/>
      <w:r>
        <w:t>AICc</w:t>
      </w:r>
      <w:proofErr w:type="spellEnd"/>
      <w:r>
        <w:t xml:space="preserve"> table of models with fish richness as the response variable (target) and rugosity (in cm) as the top candidate surrogate.</w:t>
      </w:r>
      <w:proofErr w:type="gramEnd"/>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77777777" w:rsidR="00FD751A" w:rsidRDefault="00FD751A" w:rsidP="00FD751A">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 as the sum of coral, fish, and sponge richness, as the response variable (target) and rugosity (in cm) as the top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9" w:name="_Toc25154318"/>
      <w:bookmarkEnd w:id="7"/>
      <w:commentRangeStart w:id="10"/>
      <w:r>
        <w:lastRenderedPageBreak/>
        <w:t>LIST OF FIGURES</w:t>
      </w:r>
      <w:commentRangeEnd w:id="10"/>
      <w:r>
        <w:rPr>
          <w:rStyle w:val="CommentReference"/>
          <w:b w:val="0"/>
        </w:rPr>
        <w:commentReference w:id="10"/>
      </w:r>
    </w:p>
    <w:bookmarkEnd w:id="9"/>
    <w:p w14:paraId="0C9EA2ED" w14:textId="50506658"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proofErr w:type="gramStart"/>
      <w:r>
        <w:t>Figure 2.</w:t>
      </w:r>
      <w:proofErr w:type="gramEnd"/>
      <w:r>
        <w:t xml:space="preserve"> </w:t>
      </w:r>
      <w:proofErr w:type="gramStart"/>
      <w:r w:rsidR="00662C05" w:rsidRPr="00662C05">
        <w:t>Plots of the targets (rows) and candidate surrogates (columns).</w:t>
      </w:r>
      <w:proofErr w:type="gramEnd"/>
      <w:r w:rsidR="00662C05" w:rsidRPr="00662C05">
        <w:t xml:space="preserve"> </w:t>
      </w:r>
      <w:proofErr w:type="gramStart"/>
      <w:r w:rsidR="00662C05" w:rsidRPr="00662C05">
        <w:t>95% confidence intervals shown.</w:t>
      </w:r>
      <w:proofErr w:type="gramEnd"/>
      <w:r w:rsidR="00662C05" w:rsidRPr="00662C05">
        <w:t xml:space="preserve">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proofErr w:type="gramStart"/>
      <w:r>
        <w:t>Figure 3.</w:t>
      </w:r>
      <w:proofErr w:type="gramEnd"/>
      <w:r>
        <w:t xml:space="preserve">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proofErr w:type="gramStart"/>
      <w:r>
        <w:t>Figure 4.</w:t>
      </w:r>
      <w:proofErr w:type="gramEnd"/>
      <w:r>
        <w:t xml:space="preserve">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proofErr w:type="gramStart"/>
      <w:r>
        <w:t>Figure 5.</w:t>
      </w:r>
      <w:proofErr w:type="gramEnd"/>
      <w:r>
        <w:t xml:space="preserve">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proofErr w:type="gramStart"/>
      <w:r>
        <w:t>Figure 6.</w:t>
      </w:r>
      <w:proofErr w:type="gramEnd"/>
      <w:r>
        <w:t xml:space="preserve">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proofErr w:type="gramStart"/>
      <w:r>
        <w:t>Figure 7.</w:t>
      </w:r>
      <w:proofErr w:type="gramEnd"/>
      <w:r>
        <w:t xml:space="preserve">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proofErr w:type="gramStart"/>
      <w:r>
        <w:t>Figure 8.</w:t>
      </w:r>
      <w:proofErr w:type="gramEnd"/>
      <w:r>
        <w:t xml:space="preserve">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1" w:name="_Toc25154319"/>
      <w:commentRangeStart w:id="12"/>
      <w:r w:rsidR="00FD751A">
        <w:lastRenderedPageBreak/>
        <w:t>LIST OF APPENDICES</w:t>
      </w:r>
      <w:commentRangeEnd w:id="12"/>
      <w:r w:rsidR="00FD751A">
        <w:rPr>
          <w:rStyle w:val="CommentReference"/>
          <w:b w:val="0"/>
        </w:rPr>
        <w:commentReference w:id="12"/>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proofErr w:type="gramStart"/>
      <w:r w:rsidR="00662C05">
        <w:t>Basic associations between the targets.</w:t>
      </w:r>
      <w:proofErr w:type="gramEnd"/>
      <w:r w:rsidR="00662C05">
        <w:t xml:space="preserve">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proofErr w:type="gramStart"/>
      <w:r w:rsidR="00662C05">
        <w:t>Basic associations between the surrogates.</w:t>
      </w:r>
      <w:proofErr w:type="gramEnd"/>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64C91CC5" w:rsidR="00A679EA" w:rsidRDefault="00A679EA" w:rsidP="00CC386C">
      <w:bookmarkStart w:id="29" w:name="_gjdgxs" w:colFirst="0" w:colLast="0"/>
      <w:bookmarkEnd w:id="29"/>
      <w:commentRangeStart w:id="30"/>
      <w:r>
        <w:t>Biodiversity</w:t>
      </w:r>
      <w:commentRangeEnd w:id="30"/>
      <w:r>
        <w:rPr>
          <w:rStyle w:val="CommentReference"/>
        </w:rPr>
        <w:commentReference w:id="30"/>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31"/>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1"/>
      <w:r w:rsidR="00CD5F38">
        <w:rPr>
          <w:rStyle w:val="CommentReference"/>
        </w:rPr>
        <w:commentReference w:id="31"/>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32"/>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2"/>
      <w:r w:rsidR="00CD5F38">
        <w:rPr>
          <w:rStyle w:val="CommentReference"/>
        </w:rPr>
        <w:commentReference w:id="32"/>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33"/>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3"/>
      <w:r w:rsidR="00CD5F38">
        <w:rPr>
          <w:rStyle w:val="CommentReference"/>
        </w:rPr>
        <w:commentReference w:id="33"/>
      </w:r>
      <w:r>
        <w:t>.</w:t>
      </w:r>
    </w:p>
    <w:p w14:paraId="17B674DA" w14:textId="2ECC29C9" w:rsidR="00FB6DD0" w:rsidRDefault="00FB6DD0" w:rsidP="00FB6DD0">
      <w:r>
        <w:t xml:space="preserve">Monitoring species richness requires substantial </w:t>
      </w:r>
      <w:commentRangeStart w:id="34"/>
      <w:commentRangeEnd w:id="34"/>
      <w:r>
        <w:rPr>
          <w:rStyle w:val="CommentReference"/>
        </w:rPr>
        <w:commentReference w:id="34"/>
      </w:r>
      <w:r>
        <w:t xml:space="preserve">taxonomic expertise </w:t>
      </w:r>
      <w:commentRangeStart w:id="35"/>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35"/>
      <w:r>
        <w:rPr>
          <w:rStyle w:val="CommentReference"/>
        </w:rPr>
        <w:commentReference w:id="35"/>
      </w:r>
      <w:r>
        <w:t xml:space="preserve">. Even for taxonomic groups that can be completely inventoried in principle, monitoring strategies that could detect all species in a given habitat are often prohibitively expensive and time-consuming </w:t>
      </w:r>
      <w:commentRangeStart w:id="36"/>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36"/>
      <w:r>
        <w:rPr>
          <w:rStyle w:val="CommentReference"/>
        </w:rPr>
        <w:commentReference w:id="36"/>
      </w:r>
      <w:r>
        <w:t xml:space="preserve">. Because a complete inventory of species present in an area is unattainable in many ecosystems, particularly in high diversity systems, surrogates are often used their place. Surrogates are simple indicators that provide an estimate of a target component of biodiversity, often referred to more simply as a target </w:t>
      </w:r>
      <w:commentRangeStart w:id="37"/>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7"/>
      <w:r>
        <w:rPr>
          <w:rStyle w:val="CommentReference"/>
        </w:rPr>
        <w:commentReference w:id="37"/>
      </w:r>
      <w:r>
        <w:t>.</w:t>
      </w:r>
    </w:p>
    <w:p w14:paraId="16F464A2" w14:textId="1B1D6EB9"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proofErr w:type="spellStart"/>
      <w:r>
        <w:t>taxon</w:t>
      </w:r>
      <w:proofErr w:type="spellEnd"/>
      <w:r>
        <w:t xml:space="preserve"> </w:t>
      </w:r>
      <w:r w:rsidR="001C0F3A">
        <w:t xml:space="preserve">at a higher level </w:t>
      </w:r>
      <w:r>
        <w:t xml:space="preserve">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 xml:space="preserve">when one taxon acts as a surrogate for a larger target group of which it is a part </w:t>
      </w:r>
      <w:commentRangeStart w:id="38"/>
      <w:r w:rsidR="001C0F3A">
        <w:t>{</w:t>
      </w:r>
      <w:proofErr w:type="spellStart"/>
      <w:r w:rsidR="001C0F3A">
        <w:t>Mellin</w:t>
      </w:r>
      <w:proofErr w:type="spellEnd"/>
      <w:r w:rsidR="001C0F3A">
        <w:t xml:space="preserve"> 2011}. </w:t>
      </w:r>
      <w:commentRangeEnd w:id="38"/>
      <w:r w:rsidR="0029035A">
        <w:rPr>
          <w:rStyle w:val="CommentReference"/>
        </w:rPr>
        <w:commentReference w:id="38"/>
      </w:r>
      <w:r w:rsidR="001C0F3A">
        <w:t xml:space="preserve">Abiotic surrogates </w:t>
      </w:r>
      <w:r w:rsidR="00FE2D2F">
        <w:t xml:space="preserve">include variables related to resource use (e.g. light, nutrients), variables influencing physiological tolerances (e.g. temperature), and variables indirectly related to either of these (e.g. depth, latitude) </w:t>
      </w:r>
      <w:commentRangeStart w:id="39"/>
      <w:r w:rsidR="00FE2D2F">
        <w:t>{</w:t>
      </w:r>
      <w:proofErr w:type="spellStart"/>
      <w:r w:rsidR="00FE2D2F">
        <w:t>McAarthur</w:t>
      </w:r>
      <w:proofErr w:type="spellEnd"/>
      <w:r w:rsidR="00FE2D2F">
        <w:t xml:space="preserve"> 2010}</w:t>
      </w:r>
      <w:commentRangeEnd w:id="39"/>
      <w:r w:rsidR="00357248">
        <w:rPr>
          <w:rStyle w:val="CommentReference"/>
        </w:rPr>
        <w:commentReference w:id="39"/>
      </w:r>
      <w:r w:rsidR="00FE2D2F">
        <w:t xml:space="preserve">.  </w:t>
      </w:r>
    </w:p>
    <w:p w14:paraId="1BBB1F82" w14:textId="5E18B9F5"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4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0"/>
      <w:r>
        <w:t>.</w:t>
      </w:r>
      <w:r>
        <w:rPr>
          <w:rStyle w:val="CommentReference"/>
        </w:rPr>
        <w:commentReference w:id="40"/>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E53F7F">
        <w:t xml:space="preserve">predict patterns of </w:t>
      </w:r>
      <w:r w:rsidR="003157A0">
        <w:t xml:space="preserve"> species richness across sites</w:t>
      </w:r>
      <w:r w:rsidR="00A0565F">
        <w:t xml:space="preserve"> </w:t>
      </w:r>
      <w:commentRangeStart w:id="41"/>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41"/>
      <w:r w:rsidR="00A0565F">
        <w:rPr>
          <w:rStyle w:val="CommentReference"/>
        </w:rPr>
        <w:commentReference w:id="41"/>
      </w:r>
      <w:r w:rsidR="00A0565F">
        <w:t xml:space="preserve">. The prevalence of studies </w:t>
      </w:r>
      <w:r w:rsidR="003157A0">
        <w:t>analyzing the spatial predi</w:t>
      </w:r>
      <w:r w:rsidR="00F10053">
        <w:t>c</w:t>
      </w:r>
      <w:r w:rsidR="003157A0">
        <w:t>tability of surrogates</w:t>
      </w:r>
      <w:r w:rsidR="00A0565F">
        <w:t xml:space="preserve"> may be due to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42"/>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42"/>
      <w:r w:rsidR="00A0565F">
        <w:rPr>
          <w:rStyle w:val="CommentReference"/>
        </w:rPr>
        <w:commentReference w:id="42"/>
      </w:r>
      <w:r w:rsidR="00A0565F">
        <w:t xml:space="preserve">. </w:t>
      </w:r>
      <w:commentRangeStart w:id="43"/>
      <w:r w:rsidR="00A0565F">
        <w:t xml:space="preserve">However, few studies have explicitly investigated surrogate effectiveness </w:t>
      </w:r>
      <w:r w:rsidR="003157A0">
        <w:t>over time</w:t>
      </w:r>
      <w:r w:rsidR="00A0565F">
        <w:t xml:space="preserve">, and those that have are typically quite short </w:t>
      </w:r>
      <w:commentRangeStart w:id="44"/>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44"/>
      <w:r w:rsidR="00A0565F">
        <w:rPr>
          <w:rStyle w:val="CommentReference"/>
        </w:rPr>
        <w:commentReference w:id="44"/>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45"/>
      <w:r w:rsidR="00A0565F">
        <w:t>changes</w:t>
      </w:r>
      <w:commentRangeEnd w:id="45"/>
      <w:r w:rsidR="00A0565F">
        <w:rPr>
          <w:rStyle w:val="CommentReference"/>
        </w:rPr>
        <w:commentReference w:id="45"/>
      </w:r>
      <w:r w:rsidR="00A0565F">
        <w:t xml:space="preserve"> that influence the target must have a qualitatively similar influence on the surrogate </w:t>
      </w:r>
      <w:commentRangeEnd w:id="43"/>
      <w:r w:rsidR="00A0565F">
        <w:rPr>
          <w:rStyle w:val="CommentReference"/>
        </w:rPr>
        <w:commentReference w:id="43"/>
      </w:r>
      <w:commentRangeStart w:id="46"/>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46"/>
      <w:r w:rsidR="00A0565F">
        <w:rPr>
          <w:rStyle w:val="CommentReference"/>
        </w:rPr>
        <w:commentReference w:id="46"/>
      </w:r>
      <w:r w:rsidR="00A0565F">
        <w:t xml:space="preserve">. </w:t>
      </w:r>
    </w:p>
    <w:p w14:paraId="0842E37A" w14:textId="75EC5428" w:rsidR="008B6706" w:rsidRDefault="00B25C9B">
      <w:commentRangeStart w:id="47"/>
      <w:r>
        <w:t xml:space="preserve">Our main aim </w:t>
      </w:r>
      <w:commentRangeEnd w:id="47"/>
      <w:r>
        <w:rPr>
          <w:rStyle w:val="CommentReference"/>
        </w:rPr>
        <w:commentReference w:id="47"/>
      </w:r>
      <w:r>
        <w:t xml:space="preserve">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48" w:name="_q2hepsd6fli" w:colFirst="0" w:colLast="0"/>
      <w:bookmarkEnd w:id="48"/>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4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49"/>
      <w:r w:rsidR="00CD5F38">
        <w:rPr>
          <w:rStyle w:val="CommentReference"/>
        </w:rPr>
        <w:commentReference w:id="49"/>
      </w:r>
      <w:r w:rsidR="00A679EA">
        <w:t xml:space="preserve">. </w:t>
      </w:r>
    </w:p>
    <w:p w14:paraId="26DC28A9" w14:textId="31E0CF75"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5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50"/>
      <w:r w:rsidR="00460D4B">
        <w:rPr>
          <w:rStyle w:val="CommentReference"/>
        </w:rPr>
        <w:commentReference w:id="50"/>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5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51"/>
      <w:r w:rsidR="00460D4B">
        <w:rPr>
          <w:rStyle w:val="CommentReference"/>
        </w:rPr>
        <w:commentReference w:id="51"/>
      </w:r>
      <w:r w:rsidR="00A679EA">
        <w:t xml:space="preserve">. Concerns regarding </w:t>
      </w:r>
      <w:commentRangeStart w:id="52"/>
      <w:r w:rsidR="00A679EA">
        <w:t>declines</w:t>
      </w:r>
      <w:commentRangeEnd w:id="52"/>
      <w:r w:rsidR="00226D8D">
        <w:rPr>
          <w:rStyle w:val="CommentReference"/>
        </w:rPr>
        <w:commentReference w:id="52"/>
      </w:r>
      <w:r w:rsidR="00A679EA">
        <w:t xml:space="preserve">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causes of decline</w:t>
      </w:r>
      <w:r w:rsidR="00697406">
        <w:t xml:space="preserve"> </w:t>
      </w:r>
      <w:commentRangeStart w:id="53"/>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53"/>
      <w:r w:rsidR="00697406">
        <w:rPr>
          <w:rStyle w:val="CommentReference"/>
        </w:rPr>
        <w:commentReference w:id="53"/>
      </w:r>
      <w:r w:rsidR="00A679EA">
        <w:t>.</w:t>
      </w:r>
      <w:r w:rsidR="004D4A2E">
        <w:t xml:space="preserve"> </w:t>
      </w:r>
      <w:r w:rsidR="000F4993">
        <w:t>However, r</w:t>
      </w:r>
      <w:r w:rsidR="005475B1">
        <w:t xml:space="preserve">ecent studies, particularly those using </w:t>
      </w:r>
      <w:r w:rsidR="002B5899" w:rsidRPr="002B5899">
        <w:t>environmental DNA (</w:t>
      </w:r>
      <w:proofErr w:type="spellStart"/>
      <w:r w:rsidR="002B5899" w:rsidRPr="002B5899">
        <w:t>eDNA</w:t>
      </w:r>
      <w:proofErr w:type="spellEnd"/>
      <w:r w:rsidR="002B5899">
        <w:t xml:space="preserve">) </w:t>
      </w:r>
      <w:commentRangeStart w:id="54"/>
      <w:r w:rsidR="002B5899">
        <w:t>{</w:t>
      </w:r>
      <w:proofErr w:type="spellStart"/>
      <w:r w:rsidR="002B5899" w:rsidRPr="002B5899">
        <w:t>Deiner</w:t>
      </w:r>
      <w:proofErr w:type="spellEnd"/>
      <w:r w:rsidR="002B5899" w:rsidRPr="002B5899">
        <w:t xml:space="preserve"> </w:t>
      </w:r>
      <w:commentRangeStart w:id="55"/>
      <w:r w:rsidR="002B5899" w:rsidRPr="002B5899">
        <w:t xml:space="preserve">et al. </w:t>
      </w:r>
      <w:commentRangeEnd w:id="55"/>
      <w:r w:rsidR="000F4993">
        <w:rPr>
          <w:rStyle w:val="CommentReference"/>
        </w:rPr>
        <w:commentReference w:id="55"/>
      </w:r>
      <w:r w:rsidR="002B5899" w:rsidRPr="002B5899">
        <w:t>2017</w:t>
      </w:r>
      <w:r w:rsidR="00BF4B5F">
        <w:t>}</w:t>
      </w:r>
      <w:r w:rsidR="005475B1">
        <w:t>,</w:t>
      </w:r>
      <w:commentRangeEnd w:id="54"/>
      <w:r w:rsidR="00357248">
        <w:rPr>
          <w:rStyle w:val="CommentReference"/>
        </w:rPr>
        <w:commentReference w:id="54"/>
      </w:r>
      <w:r w:rsidR="005475B1">
        <w:t xml:space="preserve"> have </w:t>
      </w:r>
      <w:r w:rsidR="000F4993">
        <w:t>highlighted</w:t>
      </w:r>
      <w:r w:rsidR="005475B1">
        <w:t xml:space="preserve"> the presence of many other taxa on coral reefs</w:t>
      </w:r>
      <w:r w:rsidR="000F4993">
        <w:t xml:space="preserve"> </w:t>
      </w:r>
      <w:r w:rsidR="000F4993">
        <w:lastRenderedPageBreak/>
        <w:t>that are typically small or cryptic</w:t>
      </w:r>
      <w:r w:rsidR="005475B1">
        <w:t xml:space="preserve"> whose </w:t>
      </w:r>
      <w:r w:rsidR="000F4993">
        <w:t xml:space="preserve">presence has not been well-documented but can </w:t>
      </w:r>
      <w:r w:rsidR="000F4993" w:rsidRPr="000F4993">
        <w:t xml:space="preserve">contribute a considerable amount to </w:t>
      </w:r>
      <w:r w:rsidR="000F4993">
        <w:t xml:space="preserve">overall species-richness </w:t>
      </w:r>
      <w:commentRangeStart w:id="56"/>
      <w:r w:rsidR="000F4993">
        <w:t>{</w:t>
      </w:r>
      <w:r w:rsidR="00BF4B5F">
        <w:t xml:space="preserve">Stat et al. 2017; </w:t>
      </w:r>
      <w:proofErr w:type="spellStart"/>
      <w:r w:rsidR="00BF4B5F">
        <w:t>P</w:t>
      </w:r>
      <w:commentRangeStart w:id="57"/>
      <w:r w:rsidR="000F4993" w:rsidRPr="000F4993">
        <w:t>earman</w:t>
      </w:r>
      <w:proofErr w:type="spellEnd"/>
      <w:r w:rsidR="000F4993" w:rsidRPr="000F4993">
        <w:t xml:space="preserve"> et al</w:t>
      </w:r>
      <w:commentRangeEnd w:id="57"/>
      <w:r w:rsidR="000F4993">
        <w:rPr>
          <w:rStyle w:val="CommentReference"/>
        </w:rPr>
        <w:commentReference w:id="57"/>
      </w:r>
      <w:r w:rsidR="000F4993" w:rsidRPr="000F4993">
        <w:t>. 201</w:t>
      </w:r>
      <w:r w:rsidR="000F4993">
        <w:t>8}.</w:t>
      </w:r>
      <w:commentRangeEnd w:id="56"/>
      <w:r w:rsidR="00357248">
        <w:rPr>
          <w:rStyle w:val="CommentReference"/>
        </w:rPr>
        <w:commentReference w:id="56"/>
      </w:r>
    </w:p>
    <w:p w14:paraId="16B0C601" w14:textId="1AE3D99F" w:rsidR="0091385A" w:rsidRDefault="00BF4B5F" w:rsidP="004D4A2E">
      <w:commentRangeStart w:id="58"/>
      <w:r>
        <w:t>Because c</w:t>
      </w:r>
      <w:r w:rsidR="004D4A2E">
        <w:t>orals</w:t>
      </w:r>
      <w:commentRangeEnd w:id="58"/>
      <w:r w:rsidR="004D4A2E">
        <w:rPr>
          <w:rStyle w:val="CommentReference"/>
        </w:rPr>
        <w:commentReference w:id="58"/>
      </w:r>
      <w:r w:rsidR="004D4A2E">
        <w:t xml:space="preserve"> and </w:t>
      </w:r>
      <w:commentRangeStart w:id="59"/>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60"/>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60"/>
      <w:r w:rsidR="004D4A2E">
        <w:rPr>
          <w:rStyle w:val="CommentReference"/>
        </w:rPr>
        <w:commentReference w:id="60"/>
      </w:r>
      <w:r w:rsidR="004D4A2E">
        <w:t>. The reliability of th</w:t>
      </w:r>
      <w:r w:rsidR="0091385A">
        <w:t>ese</w:t>
      </w:r>
      <w:r w:rsidR="004D4A2E">
        <w:t xml:space="preserve"> extrapolation</w:t>
      </w:r>
      <w:r w:rsidR="0091385A">
        <w:t>s</w:t>
      </w:r>
      <w:r w:rsidR="004D4A2E">
        <w:t xml:space="preserve"> </w:t>
      </w:r>
      <w:r w:rsidR="0091385A">
        <w:t>are</w:t>
      </w:r>
      <w:r w:rsidR="004D4A2E">
        <w:t xml:space="preserve"> 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59"/>
      <w:r w:rsidR="004D4A2E">
        <w:rPr>
          <w:rStyle w:val="CommentReference"/>
        </w:rPr>
        <w:commentReference w:id="59"/>
      </w:r>
      <w:r w:rsidR="004D4A2E">
        <w:t xml:space="preserve">We selected sponges because they </w:t>
      </w:r>
      <w:r w:rsidR="007F2B9D">
        <w:t>represent a common benthic group that is</w:t>
      </w:r>
      <w:r w:rsidR="0091385A">
        <w:t xml:space="preserve"> of functional importance </w:t>
      </w:r>
      <w:commentRangeStart w:id="61"/>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61"/>
      <w:r w:rsidR="004D4A2E">
        <w:rPr>
          <w:rStyle w:val="CommentReference"/>
        </w:rPr>
        <w:commentReference w:id="61"/>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62"/>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62"/>
      <w:r w:rsidR="004D4A2E">
        <w:rPr>
          <w:rStyle w:val="CommentReference"/>
        </w:rPr>
        <w:commentReference w:id="62"/>
      </w:r>
      <w:r w:rsidR="004D4A2E">
        <w:t xml:space="preserve">. </w:t>
      </w:r>
    </w:p>
    <w:p w14:paraId="29D5AE2E" w14:textId="4A21FCFF" w:rsidR="00836B4A" w:rsidRDefault="00DF46D1" w:rsidP="00836B4A">
      <w:r>
        <w:t>Researchers have used a variety of criteria when selecting surrogates</w:t>
      </w:r>
      <w:r w:rsidR="00C9205B">
        <w:t xml:space="preserve"> </w:t>
      </w:r>
      <w:commentRangeStart w:id="63"/>
      <w:r w:rsidR="00C9205B">
        <w:t>{</w:t>
      </w:r>
      <w:proofErr w:type="spellStart"/>
      <w:r w:rsidR="00C9205B">
        <w:t>Noss</w:t>
      </w:r>
      <w:proofErr w:type="spellEnd"/>
      <w:r w:rsidR="00C9205B">
        <w:t xml:space="preserve"> 1990}</w:t>
      </w:r>
      <w:commentRangeEnd w:id="63"/>
      <w:r w:rsidR="00357248">
        <w:rPr>
          <w:rStyle w:val="CommentReference"/>
        </w:rPr>
        <w:commentReference w:id="63"/>
      </w:r>
      <w:r>
        <w:t xml:space="preserve">. </w:t>
      </w:r>
      <w:r w:rsidR="00C9205B">
        <w:t xml:space="preserve">We selected two simple biotic surrogates (total coral cover and total sponge cover) and one abiotic surrogate (reef rugosity) for primarily practical reasons. </w:t>
      </w:r>
      <w:r w:rsidR="006A0D2E">
        <w:t>Total coral cover (</w:t>
      </w:r>
      <w:r w:rsidR="006A0D2E" w:rsidRPr="006A0D2E">
        <w:t xml:space="preserve">the proportion of reef surface covered by live </w:t>
      </w:r>
      <w:proofErr w:type="spellStart"/>
      <w:r w:rsidR="006A0D2E">
        <w:t>Scleractinian</w:t>
      </w:r>
      <w:proofErr w:type="spellEnd"/>
      <w:r w:rsidR="006A0D2E" w:rsidRPr="006A0D2E">
        <w:t xml:space="preserve"> coral</w:t>
      </w:r>
      <w:r w:rsidR="006A0D2E">
        <w:t xml:space="preserve">) is the simplest potential higher-taxa surrogate for coral species richness and is arguably the most widely-monitored variable </w:t>
      </w:r>
      <w:commentRangeStart w:id="64"/>
      <w:r w:rsidR="006A0D2E">
        <w:t xml:space="preserve">in </w:t>
      </w:r>
      <w:commentRangeStart w:id="65"/>
      <w:r w:rsidR="006A0D2E">
        <w:t xml:space="preserve">this ecosystem </w:t>
      </w:r>
      <w:commentRangeEnd w:id="65"/>
      <w:r w:rsidR="00280F68">
        <w:rPr>
          <w:rStyle w:val="CommentReference"/>
        </w:rPr>
        <w:commentReference w:id="65"/>
      </w:r>
      <w:commentRangeEnd w:id="64"/>
      <w:r w:rsidR="00357248">
        <w:rPr>
          <w:rStyle w:val="CommentReference"/>
        </w:rPr>
        <w:commentReference w:id="64"/>
      </w:r>
      <w:commentRangeStart w:id="66"/>
      <w:r w:rsidR="006A0D2E">
        <w:fldChar w:fldCharType="begin" w:fldLock="1"/>
      </w:r>
      <w:r w:rsidR="006A0D2E">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6A0D2E">
        <w:fldChar w:fldCharType="separate"/>
      </w:r>
      <w:r w:rsidR="006A0D2E" w:rsidRPr="008D6764">
        <w:rPr>
          <w:noProof/>
        </w:rPr>
        <w:t>(Alvarez-Filip, Dulvy, Gill, Côté, &amp; Watkinson, 2009; Gardner, Côté, Gill, Grant, &amp; Watkinson, 2003)</w:t>
      </w:r>
      <w:r w:rsidR="006A0D2E">
        <w:fldChar w:fldCharType="end"/>
      </w:r>
      <w:commentRangeEnd w:id="66"/>
      <w:r w:rsidR="006A0D2E">
        <w:rPr>
          <w:rStyle w:val="CommentReference"/>
        </w:rPr>
        <w:commentReference w:id="66"/>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043545">
        <w:t xml:space="preserve">abiotic </w:t>
      </w:r>
      <w:r w:rsidR="00836B4A">
        <w:t xml:space="preserve">surrogate for fish species richness because </w:t>
      </w:r>
      <w:r w:rsidR="00043545">
        <w:t xml:space="preserve">the habitat requirements of many fishes include structural reef features. </w:t>
      </w:r>
      <w:r w:rsidR="00043545">
        <w:lastRenderedPageBreak/>
        <w:t xml:space="preserve">Higher </w:t>
      </w:r>
      <w:r w:rsidR="00836B4A">
        <w:t xml:space="preserve">rugosity should </w:t>
      </w:r>
      <w:r w:rsidR="00043545">
        <w:t xml:space="preserve">thus </w:t>
      </w:r>
      <w:r w:rsidR="00836B4A">
        <w:t>provide structur</w:t>
      </w:r>
      <w:r w:rsidR="00043545">
        <w:t>e</w:t>
      </w:r>
      <w:r w:rsidR="00836B4A">
        <w:t xml:space="preserve"> that may be utilized by a greater diversity of fish species </w:t>
      </w:r>
      <w:commentRangeStart w:id="67"/>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67"/>
      <w:r w:rsidR="00836B4A">
        <w:rPr>
          <w:rStyle w:val="CommentReference"/>
        </w:rPr>
        <w:commentReference w:id="67"/>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structure, </w:t>
      </w:r>
      <w:r w:rsidR="00836B4A">
        <w:t>many fish species utilize structur</w:t>
      </w:r>
      <w:r w:rsidR="00833173">
        <w:t>al reef features</w:t>
      </w:r>
      <w:r w:rsidR="00836B4A">
        <w:t xml:space="preserve"> even when the coral is dead </w:t>
      </w:r>
      <w:commentRangeStart w:id="68"/>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68"/>
      <w:r w:rsidR="00836B4A">
        <w:rPr>
          <w:rStyle w:val="CommentReference"/>
        </w:rPr>
        <w:commentReference w:id="68"/>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bookmarkStart w:id="69" w:name="_GoBack"/>
      <w:bookmarkEnd w:id="69"/>
    </w:p>
    <w:p w14:paraId="237EDFB0" w14:textId="4E97A80A" w:rsidR="00BF406D" w:rsidRDefault="00A56F8A" w:rsidP="003B5B34">
      <w:r w:rsidRPr="00804C84">
        <w:t xml:space="preserve">Our goal </w:t>
      </w:r>
      <w:r>
        <w:t>wa</w:t>
      </w:r>
      <w:r w:rsidRPr="00804C84">
        <w:t xml:space="preserve">s to </w:t>
      </w:r>
      <w:commentRangeStart w:id="70"/>
      <w:r w:rsidRPr="00804C84">
        <w:t>understand</w:t>
      </w:r>
      <w:commentRangeEnd w:id="70"/>
      <w:r w:rsidR="00032670">
        <w:rPr>
          <w:rStyle w:val="CommentReference"/>
        </w:rPr>
        <w:commentReference w:id="70"/>
      </w:r>
      <w:r w:rsidRPr="00804C84">
        <w:t xml:space="preserve">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BF406D">
        <w:t xml:space="preserve"> In other words, we asked</w:t>
      </w:r>
      <w:r w:rsidR="00D97955">
        <w:t>:</w:t>
      </w:r>
      <w:r w:rsidR="00BF406D">
        <w:t xml:space="preserve"> 1) can coral cover or rugosity predict sponge richness? 2) </w:t>
      </w:r>
      <w:proofErr w:type="gramStart"/>
      <w:r w:rsidR="00BF406D">
        <w:t>how</w:t>
      </w:r>
      <w:proofErr w:type="gramEnd"/>
      <w:r w:rsidR="00BF406D">
        <w:t xml:space="preserve"> does sponge cover compare to coral cover and rugosity as a</w:t>
      </w:r>
      <w:r w:rsidR="003573F9">
        <w:t xml:space="preserve"> candidate</w:t>
      </w:r>
      <w:r w:rsidR="00BF406D">
        <w:t xml:space="preserve"> </w:t>
      </w:r>
      <w:r w:rsidR="003B5B34">
        <w:t xml:space="preserve">surrogate for richness of corals, fish, sponges, and combined richness? </w:t>
      </w:r>
      <w:proofErr w:type="gramStart"/>
      <w:r w:rsidR="003B5B34">
        <w:t>and</w:t>
      </w:r>
      <w:proofErr w:type="gramEnd"/>
      <w:r w:rsidR="003B5B34">
        <w:t xml:space="preserve">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71" w:name="_Toc25154323"/>
      <w:r>
        <w:lastRenderedPageBreak/>
        <w:t>Material and Methods</w:t>
      </w:r>
      <w:bookmarkEnd w:id="71"/>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72"/>
      <w:r w:rsidR="00A679EA">
        <w:t>rugosity</w:t>
      </w:r>
      <w:commentRangeEnd w:id="72"/>
      <w:r w:rsidR="00B648A4">
        <w:rPr>
          <w:rStyle w:val="CommentReference"/>
        </w:rPr>
        <w:commentReference w:id="72"/>
      </w:r>
      <w:r w:rsidR="00115801">
        <w:t xml:space="preserve"> </w:t>
      </w:r>
      <w:r w:rsidR="00A679EA">
        <w:t>were sampled annually between June and August from 1992-2018</w:t>
      </w:r>
      <w:commentRangeStart w:id="73"/>
      <w:r w:rsidR="00A679EA">
        <w:t xml:space="preserve">, but </w:t>
      </w:r>
      <w:commentRangeEnd w:id="73"/>
      <w:r w:rsidR="00B648A4">
        <w:rPr>
          <w:rStyle w:val="CommentReference"/>
        </w:rPr>
        <w:commentReference w:id="73"/>
      </w:r>
      <w:r w:rsidR="00A679EA">
        <w:t xml:space="preserve">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commentRangeStart w:id="74"/>
      <w:r w:rsidR="00A679EA">
        <w:t xml:space="preserve">) but, </w:t>
      </w:r>
      <w:commentRangeEnd w:id="74"/>
      <w:r w:rsidR="00B648A4">
        <w:rPr>
          <w:rStyle w:val="CommentReference"/>
        </w:rPr>
        <w:commentReference w:id="74"/>
      </w:r>
      <w:r w:rsidR="00A679EA">
        <w:t>for this study, three transects per site per year were selected at random for use in the analysis.</w:t>
      </w:r>
    </w:p>
    <w:p w14:paraId="43DDE0BA" w14:textId="77777777" w:rsidR="00A679EA" w:rsidRDefault="00A679EA" w:rsidP="00E74719">
      <w:pPr>
        <w:pStyle w:val="Heading3"/>
      </w:pPr>
      <w:bookmarkStart w:id="75" w:name="_fwntfdganz29" w:colFirst="0" w:colLast="0"/>
      <w:bookmarkEnd w:id="75"/>
      <w:r>
        <w:t>Survey methods</w:t>
      </w:r>
    </w:p>
    <w:p w14:paraId="3E96246D" w14:textId="33D687A7" w:rsidR="00A679EA" w:rsidRDefault="00A679EA" w:rsidP="00F31CF6">
      <w:r>
        <w:t>Corals, sponges, fishes, and</w:t>
      </w:r>
      <w:commentRangeStart w:id="76"/>
      <w:r>
        <w:t xml:space="preserve"> rugosity</w:t>
      </w:r>
      <w:commentRangeEnd w:id="76"/>
      <w:r w:rsidR="00B648A4">
        <w:rPr>
          <w:rStyle w:val="CommentReference"/>
        </w:rPr>
        <w:commentReference w:id="76"/>
      </w:r>
      <w:r>
        <w:t xml:space="preserve"> were sampled using well-established visual survey method</w:t>
      </w:r>
      <w:commentRangeStart w:id="77"/>
      <w:r>
        <w:t xml:space="preserve">s. </w:t>
      </w:r>
      <w:commentRangeEnd w:id="77"/>
      <w:r w:rsidR="00B648A4">
        <w:rPr>
          <w:rStyle w:val="CommentReference"/>
        </w:rPr>
        <w:commentReference w:id="77"/>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78"/>
      <w:r>
        <w:t>Nocturnal</w:t>
      </w:r>
      <w:commentRangeEnd w:id="78"/>
      <w:r w:rsidR="00B648A4">
        <w:rPr>
          <w:rStyle w:val="CommentReference"/>
        </w:rPr>
        <w:commentReference w:id="78"/>
      </w:r>
      <w:r>
        <w:t xml:space="preserve"> </w:t>
      </w:r>
      <w:r>
        <w:lastRenderedPageBreak/>
        <w:t>species, highly mobile groups such as mackerels (</w:t>
      </w:r>
      <w:proofErr w:type="spellStart"/>
      <w:r>
        <w:t>Scombridae</w:t>
      </w:r>
      <w:proofErr w:type="spellEnd"/>
      <w:r>
        <w:t>)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 xml:space="preserve">(Emslie, </w:t>
      </w:r>
      <w:proofErr w:type="spellStart"/>
      <w:r w:rsidR="003F7563" w:rsidRPr="003F7563">
        <w:t>Cheal</w:t>
      </w:r>
      <w:proofErr w:type="spellEnd"/>
      <w:r w:rsidR="003F7563" w:rsidRPr="003F7563">
        <w:t xml:space="preserve">, </w:t>
      </w:r>
      <w:proofErr w:type="spellStart"/>
      <w:r w:rsidR="003F7563" w:rsidRPr="003F7563">
        <w:t>MacNeil</w:t>
      </w:r>
      <w:proofErr w:type="spellEnd"/>
      <w:r w:rsidR="003F7563" w:rsidRPr="003F7563">
        <w:t xml:space="preserve">, Miller, &amp; </w:t>
      </w:r>
      <w:proofErr w:type="spellStart"/>
      <w:r w:rsidR="003F7563" w:rsidRPr="003F7563">
        <w:t>Sweatman</w:t>
      </w:r>
      <w:proofErr w:type="spellEnd"/>
      <w:r w:rsidR="003F7563" w:rsidRPr="003F7563">
        <w:t>, 2018)</w:t>
      </w:r>
      <w:r w:rsidR="003F7563">
        <w:fldChar w:fldCharType="end"/>
      </w:r>
      <w:r>
        <w:t xml:space="preserve">. </w:t>
      </w:r>
    </w:p>
    <w:p w14:paraId="210039A0" w14:textId="1394C2F6" w:rsidR="00A679EA" w:rsidRDefault="00A679EA" w:rsidP="00CC386C">
      <w:r>
        <w:t xml:space="preserve">Corals and </w:t>
      </w:r>
      <w:commentRangeStart w:id="79"/>
      <w:r>
        <w:t xml:space="preserve">other benthic taxa </w:t>
      </w:r>
      <w:commentRangeEnd w:id="79"/>
      <w:r w:rsidR="00B648A4">
        <w:rPr>
          <w:rStyle w:val="CommentReference"/>
        </w:rPr>
        <w:commentReference w:id="79"/>
      </w:r>
      <w:r>
        <w:t xml:space="preserve">were surveyed using the linear point-intercept method, wherein a diver swam along </w:t>
      </w:r>
      <w:commentRangeStart w:id="80"/>
      <w:r>
        <w:t xml:space="preserve">the tape </w:t>
      </w:r>
      <w:commentRangeEnd w:id="80"/>
      <w:r w:rsidR="00B648A4">
        <w:rPr>
          <w:rStyle w:val="CommentReference"/>
        </w:rPr>
        <w:commentReference w:id="80"/>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81"/>
      <w:r>
        <w:t>Corals</w:t>
      </w:r>
      <w:commentRangeEnd w:id="81"/>
      <w:r w:rsidR="00B648A4">
        <w:rPr>
          <w:rStyle w:val="CommentReference"/>
        </w:rPr>
        <w:commentReference w:id="81"/>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82"/>
      <w:r>
        <w:t xml:space="preserve">To </w:t>
      </w:r>
      <w:commentRangeEnd w:id="82"/>
      <w:r w:rsidR="00B648A4">
        <w:rPr>
          <w:rStyle w:val="CommentReference"/>
        </w:rPr>
        <w:commentReference w:id="82"/>
      </w:r>
      <w:r>
        <w:t xml:space="preserve">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commentRangeStart w:id="83"/>
      <w:r>
        <w:t>Rugosity</w:t>
      </w:r>
      <w:commentRangeEnd w:id="83"/>
      <w:r w:rsidR="00B648A4">
        <w:rPr>
          <w:rStyle w:val="CommentReference"/>
        </w:rPr>
        <w:commentReference w:id="83"/>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84"/>
      <w:r>
        <w:t xml:space="preserve">s, </w:t>
      </w:r>
      <w:commentRangeEnd w:id="84"/>
      <w:r w:rsidR="00B648A4">
        <w:rPr>
          <w:rStyle w:val="CommentReference"/>
        </w:rPr>
        <w:commentReference w:id="84"/>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85"/>
      <w:r>
        <w:t>though</w:t>
      </w:r>
      <w:commentRangeEnd w:id="85"/>
      <w:r w:rsidR="00B648A4">
        <w:rPr>
          <w:rStyle w:val="CommentReference"/>
        </w:rPr>
        <w:commentReference w:id="85"/>
      </w:r>
      <w:r>
        <w:t xml:space="preserve"> </w:t>
      </w:r>
      <w:commentRangeStart w:id="86"/>
      <w:r>
        <w:t xml:space="preserve">both </w:t>
      </w:r>
      <w:commentRangeEnd w:id="86"/>
      <w:r w:rsidR="00D97955">
        <w:rPr>
          <w:rStyle w:val="CommentReference"/>
        </w:rPr>
        <w:commentReference w:id="86"/>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87"/>
      <w:r>
        <w:t>Because</w:t>
      </w:r>
      <w:commentRangeEnd w:id="87"/>
      <w:r w:rsidR="00B648A4">
        <w:rPr>
          <w:rStyle w:val="CommentReference"/>
        </w:rPr>
        <w:commentReference w:id="87"/>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88"/>
      <w:r w:rsidR="00A679EA">
        <w:t xml:space="preserve">most specific </w:t>
      </w:r>
      <w:commentRangeEnd w:id="88"/>
      <w:r w:rsidR="00D97955">
        <w:rPr>
          <w:rStyle w:val="CommentReference"/>
        </w:rPr>
        <w:commentReference w:id="88"/>
      </w:r>
      <w:r w:rsidR="00A679EA">
        <w:t xml:space="preserve">taxonomic group </w:t>
      </w:r>
      <w:commentRangeStart w:id="89"/>
      <w:r w:rsidR="00A679EA">
        <w:t xml:space="preserve">practical </w:t>
      </w:r>
      <w:commentRangeEnd w:id="89"/>
      <w:r w:rsidR="00D97955">
        <w:rPr>
          <w:rStyle w:val="CommentReference"/>
        </w:rPr>
        <w:commentReference w:id="89"/>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90"/>
      <w:commentRangeStart w:id="91"/>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90"/>
      <w:r w:rsidR="00B648A4">
        <w:rPr>
          <w:rStyle w:val="CommentReference"/>
        </w:rPr>
        <w:commentReference w:id="90"/>
      </w:r>
      <w:commentRangeEnd w:id="91"/>
      <w:r w:rsidR="005F45C7">
        <w:rPr>
          <w:rStyle w:val="CommentReference"/>
        </w:rPr>
        <w:commentReference w:id="91"/>
      </w:r>
      <w:r w:rsidR="00A679EA">
        <w:t>, or RTU’s, for the following reasons: (</w:t>
      </w:r>
      <w:commentRangeStart w:id="92"/>
      <w:r w:rsidR="00A679EA">
        <w:t>1</w:t>
      </w:r>
      <w:commentRangeEnd w:id="92"/>
      <w:r w:rsidR="00B648A4">
        <w:rPr>
          <w:rStyle w:val="CommentReference"/>
        </w:rPr>
        <w:commentReference w:id="92"/>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93"/>
      <w:r w:rsidR="004E18DC">
        <w:t>We</w:t>
      </w:r>
      <w:r w:rsidR="00A679EA">
        <w:t xml:space="preserve"> suggest that </w:t>
      </w:r>
      <w:commentRangeStart w:id="94"/>
      <w:r w:rsidR="00A679EA">
        <w:t>t</w:t>
      </w:r>
      <w:commentRangeEnd w:id="93"/>
      <w:r w:rsidR="00D97955">
        <w:rPr>
          <w:rStyle w:val="CommentReference"/>
        </w:rPr>
        <w:commentReference w:id="93"/>
      </w:r>
      <w:r w:rsidR="00A679EA">
        <w:t xml:space="preserve">he use of RTU’s, although it affects estimates of absolute species richness, should </w:t>
      </w:r>
      <w:commentRangeStart w:id="95"/>
      <w:r w:rsidR="00A679EA">
        <w:t>not</w:t>
      </w:r>
      <w:commentRangeEnd w:id="95"/>
      <w:r w:rsidR="00B648A4">
        <w:rPr>
          <w:rStyle w:val="CommentReference"/>
        </w:rPr>
        <w:commentReference w:id="95"/>
      </w:r>
      <w:r w:rsidR="00A679EA">
        <w:t xml:space="preserve"> alter the outcome of the analysis.</w:t>
      </w:r>
      <w:commentRangeEnd w:id="94"/>
      <w:r w:rsidR="00256595">
        <w:rPr>
          <w:rStyle w:val="CommentReference"/>
        </w:rPr>
        <w:commentReference w:id="94"/>
      </w:r>
    </w:p>
    <w:p w14:paraId="55EC66F3" w14:textId="77777777" w:rsidR="00A679EA" w:rsidRDefault="00A679EA" w:rsidP="00E74719">
      <w:pPr>
        <w:pStyle w:val="Heading3"/>
      </w:pPr>
      <w:bookmarkStart w:id="96" w:name="_j2rsg1phwf4n" w:colFirst="0" w:colLast="0"/>
      <w:bookmarkEnd w:id="96"/>
      <w:r>
        <w:t>Statistical Analysis</w:t>
      </w:r>
    </w:p>
    <w:p w14:paraId="69364A06" w14:textId="51D0A22B" w:rsidR="00A679EA" w:rsidRDefault="00A679EA" w:rsidP="00EB5354">
      <w:commentRangeStart w:id="97"/>
      <w:r>
        <w:t xml:space="preserve">We used sites as replicates because they represent spatial units of relevance from both ecological and </w:t>
      </w:r>
      <w:commentRangeStart w:id="98"/>
      <w:r>
        <w:t>management</w:t>
      </w:r>
      <w:commentRangeEnd w:id="98"/>
      <w:r w:rsidR="00B648A4">
        <w:rPr>
          <w:rStyle w:val="CommentReference"/>
        </w:rPr>
        <w:commentReference w:id="98"/>
      </w:r>
      <w:r>
        <w:t xml:space="preserve"> perspectives</w:t>
      </w:r>
      <w:commentRangeEnd w:id="97"/>
      <w:r w:rsidR="00256595">
        <w:rPr>
          <w:rStyle w:val="CommentReference"/>
        </w:rPr>
        <w:commentReference w:id="97"/>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99"/>
      <w:r>
        <w:t xml:space="preserve">Based </w:t>
      </w:r>
      <w:commentRangeEnd w:id="99"/>
      <w:r w:rsidR="00B648A4">
        <w:rPr>
          <w:rStyle w:val="CommentReference"/>
        </w:rPr>
        <w:commentReference w:id="99"/>
      </w:r>
      <w:r>
        <w:t>on first principles, we used negative binomial regression using the ‘</w:t>
      </w:r>
      <w:commentRangeStart w:id="100"/>
      <w:r>
        <w:t xml:space="preserve">MASS’ package to </w:t>
      </w:r>
      <w:commentRangeEnd w:id="100"/>
      <w:r w:rsidR="00B648A4">
        <w:rPr>
          <w:rStyle w:val="CommentReference"/>
        </w:rPr>
        <w:commentReference w:id="100"/>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101"/>
      <w:r>
        <w:t xml:space="preserve">All models, </w:t>
      </w:r>
      <w:commentRangeEnd w:id="101"/>
      <w:r w:rsidR="00B648A4">
        <w:rPr>
          <w:rStyle w:val="CommentReference"/>
        </w:rPr>
        <w:commentReference w:id="101"/>
      </w:r>
      <w:r>
        <w:t xml:space="preserve">therefore, have an additional parameter, theta, that accounts for </w:t>
      </w:r>
      <w:proofErr w:type="spellStart"/>
      <w:r>
        <w:t>overdispersion</w:t>
      </w:r>
      <w:proofErr w:type="spellEnd"/>
      <w:r>
        <w:t>.</w:t>
      </w:r>
      <w:r w:rsidR="002C6A88">
        <w:t xml:space="preserve"> </w:t>
      </w:r>
      <w:r w:rsidR="005A1886">
        <w:t xml:space="preserve">There were no </w:t>
      </w:r>
      <w:commentRangeStart w:id="102"/>
      <w:r w:rsidR="002C6A88">
        <w:t>patterns</w:t>
      </w:r>
      <w:commentRangeEnd w:id="102"/>
      <w:r w:rsidR="00B648A4">
        <w:rPr>
          <w:rStyle w:val="CommentReference"/>
        </w:rPr>
        <w:commentReference w:id="102"/>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103"/>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103"/>
      <w:r w:rsidR="00B648A4">
        <w:rPr>
          <w:rStyle w:val="CommentReference"/>
        </w:rPr>
        <w:commentReference w:id="103"/>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w:t>
      </w:r>
      <w:commentRangeStart w:id="104"/>
      <w:r>
        <w:rPr>
          <w:highlight w:val="white"/>
        </w:rPr>
        <w:t xml:space="preserve">Top models </w:t>
      </w:r>
      <w:commentRangeEnd w:id="104"/>
      <w:r w:rsidR="00CE687F">
        <w:rPr>
          <w:rStyle w:val="CommentReference"/>
        </w:rPr>
        <w:commentReference w:id="104"/>
      </w:r>
      <w:r>
        <w:rPr>
          <w:highlight w:val="white"/>
        </w:rPr>
        <w:t>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105"/>
      <w:proofErr w:type="spellStart"/>
      <w:r>
        <w:rPr>
          <w:highlight w:val="white"/>
        </w:rPr>
        <w:t>Nagelkerke’s</w:t>
      </w:r>
      <w:commentRangeEnd w:id="105"/>
      <w:proofErr w:type="spellEnd"/>
      <w:r w:rsidR="00CE687F">
        <w:rPr>
          <w:rStyle w:val="CommentReference"/>
        </w:rPr>
        <w:commentReference w:id="105"/>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106"/>
      <w:r w:rsidR="00C63DF1">
        <w:t>to inform interpretations of the models.</w:t>
      </w:r>
      <w:commentRangeEnd w:id="106"/>
      <w:r w:rsidR="00CE687F">
        <w:rPr>
          <w:rStyle w:val="CommentReference"/>
        </w:rPr>
        <w:commentReference w:id="106"/>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107"/>
      <w:r>
        <w:rPr>
          <w:highlight w:val="white"/>
        </w:rPr>
        <w:t>for</w:t>
      </w:r>
      <w:commentRangeEnd w:id="107"/>
      <w:r w:rsidR="00CE687F">
        <w:rPr>
          <w:rStyle w:val="CommentReference"/>
        </w:rPr>
        <w:commentReference w:id="107"/>
      </w:r>
      <w:r>
        <w:rPr>
          <w:highlight w:val="white"/>
        </w:rPr>
        <w:t xml:space="preserve"> temporal variation and variation across sites. </w:t>
      </w:r>
      <w:commentRangeStart w:id="108"/>
      <w:r>
        <w:t>Site</w:t>
      </w:r>
      <w:commentRangeEnd w:id="108"/>
      <w:r w:rsidR="00CE687F">
        <w:rPr>
          <w:rStyle w:val="CommentReference"/>
        </w:rPr>
        <w:commentReference w:id="108"/>
      </w:r>
      <w:r>
        <w:t xml:space="preserve"> is a categorical predictor of the 8 locations around Guana Island and </w:t>
      </w:r>
      <w:commentRangeStart w:id="109"/>
      <w:r>
        <w:t>year</w:t>
      </w:r>
      <w:commentRangeEnd w:id="109"/>
      <w:r w:rsidR="00CE687F">
        <w:rPr>
          <w:rStyle w:val="CommentReference"/>
        </w:rPr>
        <w:commentReference w:id="109"/>
      </w:r>
      <w:r>
        <w:t xml:space="preserve"> </w:t>
      </w:r>
      <w:r w:rsidR="00414F6C">
        <w:t>models year-to-</w:t>
      </w:r>
      <w:commentRangeStart w:id="110"/>
      <w:r w:rsidR="00414F6C">
        <w:t xml:space="preserve">year </w:t>
      </w:r>
      <w:r>
        <w:t>trend</w:t>
      </w:r>
      <w:r w:rsidR="00414F6C">
        <w:t>s</w:t>
      </w:r>
      <w:commentRangeEnd w:id="110"/>
      <w:r w:rsidR="00CE687F">
        <w:rPr>
          <w:rStyle w:val="CommentReference"/>
        </w:rPr>
        <w:commentReference w:id="110"/>
      </w:r>
      <w:r>
        <w:t xml:space="preserve"> over the </w:t>
      </w:r>
      <w:r w:rsidR="00414F6C">
        <w:t>duration of the study (27 years)</w:t>
      </w:r>
      <w:r>
        <w:t xml:space="preserve">.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111"/>
      <w:r>
        <w:t>year and the surrogate with site</w:t>
      </w:r>
      <w:commentRangeEnd w:id="111"/>
      <w:r w:rsidR="00CE687F">
        <w:rPr>
          <w:rStyle w:val="CommentReference"/>
        </w:rPr>
        <w:commentReference w:id="111"/>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112"/>
      <w:proofErr w:type="spellStart"/>
      <w:r w:rsidRPr="002E7C42">
        <w:t>AICc</w:t>
      </w:r>
      <w:proofErr w:type="spellEnd"/>
      <w:r w:rsidRPr="002E7C42">
        <w:t xml:space="preserve"> ≤ 2 </w:t>
      </w:r>
      <w:commentRangeEnd w:id="112"/>
      <w:r w:rsidR="00CE687F">
        <w:rPr>
          <w:rStyle w:val="CommentReference"/>
        </w:rPr>
        <w:commentReference w:id="112"/>
      </w:r>
      <w:r w:rsidRPr="002E7C42">
        <w:t xml:space="preserve">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113"/>
      <w:r>
        <w:t xml:space="preserve">R programming </w:t>
      </w:r>
      <w:commentRangeEnd w:id="113"/>
      <w:r w:rsidR="00CE687F">
        <w:rPr>
          <w:rStyle w:val="CommentReference"/>
        </w:rPr>
        <w:commentReference w:id="113"/>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14" w:name="_6921849kdo93" w:colFirst="0" w:colLast="0"/>
      <w:bookmarkStart w:id="115" w:name="_Toc25154324"/>
      <w:bookmarkEnd w:id="114"/>
      <w:commentRangeStart w:id="116"/>
      <w:r>
        <w:lastRenderedPageBreak/>
        <w:t>Results</w:t>
      </w:r>
      <w:bookmarkEnd w:id="115"/>
      <w:commentRangeEnd w:id="116"/>
      <w:r w:rsidR="00256595">
        <w:rPr>
          <w:rStyle w:val="CommentReference"/>
          <w:b w:val="0"/>
        </w:rPr>
        <w:commentReference w:id="116"/>
      </w:r>
    </w:p>
    <w:p w14:paraId="55BAC720" w14:textId="77777777" w:rsidR="00A679EA" w:rsidRPr="00E74719" w:rsidRDefault="00A679EA" w:rsidP="00E74719">
      <w:pPr>
        <w:pStyle w:val="Heading3"/>
      </w:pPr>
      <w:bookmarkStart w:id="117" w:name="_6wnt1lhf96oq" w:colFirst="0" w:colLast="0"/>
      <w:bookmarkEnd w:id="117"/>
      <w:commentRangeStart w:id="118"/>
      <w:r w:rsidRPr="00E74719">
        <w:t>Summary statistics</w:t>
      </w:r>
      <w:commentRangeEnd w:id="118"/>
      <w:r w:rsidR="00B42DAD">
        <w:rPr>
          <w:rStyle w:val="CommentReference"/>
          <w:b w:val="0"/>
          <w:i w:val="0"/>
        </w:rPr>
        <w:commentReference w:id="118"/>
      </w:r>
    </w:p>
    <w:p w14:paraId="7975FA0D" w14:textId="4162276B" w:rsidR="00A679EA" w:rsidRDefault="00A679EA" w:rsidP="00E74719">
      <w:bookmarkStart w:id="119" w:name="_uzg2digyln7d" w:colFirst="0" w:colLast="0"/>
      <w:bookmarkEnd w:id="119"/>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120"/>
      <w:r>
        <w:t>13)</w:t>
      </w:r>
      <w:commentRangeEnd w:id="120"/>
      <w:r w:rsidR="00CE687F">
        <w:rPr>
          <w:rStyle w:val="CommentReference"/>
        </w:rPr>
        <w:commentReference w:id="120"/>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121"/>
      <w:commentRangeStart w:id="122"/>
      <w:r>
        <w:t>Basic associations</w:t>
      </w:r>
      <w:commentRangeEnd w:id="121"/>
      <w:r w:rsidR="00B42DAD">
        <w:rPr>
          <w:rStyle w:val="CommentReference"/>
          <w:b w:val="0"/>
          <w:i w:val="0"/>
        </w:rPr>
        <w:commentReference w:id="121"/>
      </w:r>
      <w:commentRangeEnd w:id="122"/>
      <w:r w:rsidR="00B42DAD">
        <w:rPr>
          <w:rStyle w:val="CommentReference"/>
          <w:b w:val="0"/>
          <w:i w:val="0"/>
        </w:rPr>
        <w:commentReference w:id="122"/>
      </w:r>
    </w:p>
    <w:p w14:paraId="775CDE9A" w14:textId="33DE4263"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123"/>
      <w:commentRangeStart w:id="124"/>
      <w:r>
        <w:t>independent</w:t>
      </w:r>
      <w:commentRangeEnd w:id="123"/>
      <w:r w:rsidR="004662A3">
        <w:rPr>
          <w:rStyle w:val="CommentReference"/>
        </w:rPr>
        <w:commentReference w:id="123"/>
      </w:r>
      <w:r>
        <w:t xml:space="preserve"> of changes in fish and coral richness</w:t>
      </w:r>
      <w:commentRangeEnd w:id="124"/>
      <w:r w:rsidR="00256595">
        <w:rPr>
          <w:rStyle w:val="CommentReference"/>
        </w:rPr>
        <w:commentReference w:id="124"/>
      </w:r>
      <w:r>
        <w:t xml:space="preserve"> (</w:t>
      </w:r>
      <w:commentRangeStart w:id="125"/>
      <w:r w:rsidR="00D65802">
        <w:t xml:space="preserve">Fig. </w:t>
      </w:r>
      <w:r>
        <w:t>A.3</w:t>
      </w:r>
      <w:commentRangeEnd w:id="125"/>
      <w:r w:rsidR="00256595">
        <w:rPr>
          <w:rStyle w:val="CommentReference"/>
        </w:rPr>
        <w:commentReference w:id="125"/>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w:t>
      </w:r>
      <w:r w:rsidR="00D65802">
        <w:t xml:space="preserve">Fig. </w:t>
      </w:r>
      <w:commentRangeStart w:id="126"/>
      <w:proofErr w:type="gramStart"/>
      <w:r>
        <w:t>A.4</w:t>
      </w:r>
      <w:commentRangeEnd w:id="126"/>
      <w:r w:rsidR="00256595">
        <w:rPr>
          <w:rStyle w:val="CommentReference"/>
        </w:rPr>
        <w:commentReference w:id="126"/>
      </w:r>
      <w:r>
        <w:t>).</w:t>
      </w:r>
      <w:proofErr w:type="gramEnd"/>
    </w:p>
    <w:p w14:paraId="459ABF9F" w14:textId="77777777" w:rsidR="00A679EA" w:rsidRDefault="00A679EA" w:rsidP="00E74719">
      <w:pPr>
        <w:pStyle w:val="Heading3"/>
      </w:pPr>
      <w:bookmarkStart w:id="127" w:name="_nujrgjx5taud" w:colFirst="0" w:colLast="0"/>
      <w:bookmarkStart w:id="128" w:name="_h6w7xsrogjxa" w:colFirst="0" w:colLast="0"/>
      <w:bookmarkEnd w:id="127"/>
      <w:bookmarkEnd w:id="128"/>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129"/>
      <w:r w:rsidR="0018320D">
        <w:rPr>
          <w:highlight w:val="white"/>
        </w:rPr>
        <w:t>candidate</w:t>
      </w:r>
      <w:commentRangeEnd w:id="129"/>
      <w:r w:rsidR="00CE687F">
        <w:rPr>
          <w:rStyle w:val="CommentReference"/>
        </w:rPr>
        <w:commentReference w:id="129"/>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30" w:name="_rmzz1zfdvwy1" w:colFirst="0" w:colLast="0"/>
      <w:bookmarkEnd w:id="130"/>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0A59AF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131"/>
      <w:r>
        <w:t>competitive (</w:t>
      </w:r>
      <w:commentRangeEnd w:id="131"/>
      <w:r w:rsidR="00CE687F">
        <w:rPr>
          <w:rStyle w:val="CommentReference"/>
        </w:rPr>
        <w:commentReference w:id="131"/>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w:t>
      </w:r>
      <w:r w:rsidR="00D65802">
        <w:t>.</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132"/>
      <w:r w:rsidR="000B0115">
        <w:t>time</w:t>
      </w:r>
      <w:commentRangeEnd w:id="132"/>
      <w:r w:rsidR="00CE687F">
        <w:rPr>
          <w:rStyle w:val="CommentReference"/>
        </w:rPr>
        <w:commentReference w:id="132"/>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133"/>
      <w:r>
        <w:t>Fig</w:t>
      </w:r>
      <w:commentRangeEnd w:id="133"/>
      <w:r w:rsidR="00CE687F">
        <w:rPr>
          <w:rStyle w:val="CommentReference"/>
        </w:rPr>
        <w:commentReference w:id="133"/>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134"/>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134"/>
      <w:r w:rsidR="00256595">
        <w:rPr>
          <w:rStyle w:val="CommentReference"/>
        </w:rPr>
        <w:commentReference w:id="134"/>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135"/>
      <w:r>
        <w:rPr>
          <w:highlight w:val="white"/>
        </w:rPr>
        <w:t>3</w:t>
      </w:r>
      <w:commentRangeEnd w:id="135"/>
      <w:r w:rsidR="00B42DAD">
        <w:rPr>
          <w:rStyle w:val="CommentReference"/>
        </w:rPr>
        <w:commentReference w:id="135"/>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136"/>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w:t>
      </w:r>
      <w:commentRangeEnd w:id="136"/>
      <w:r w:rsidR="00562BF9">
        <w:rPr>
          <w:rStyle w:val="CommentReference"/>
        </w:rPr>
        <w:commentReference w:id="136"/>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137"/>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137"/>
      <w:r w:rsidR="00CE687F">
        <w:rPr>
          <w:rStyle w:val="CommentReference"/>
        </w:rPr>
        <w:commentReference w:id="137"/>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138"/>
      <w:r>
        <w:lastRenderedPageBreak/>
        <w:t>In summary</w:t>
      </w:r>
      <w:commentRangeEnd w:id="138"/>
      <w:r w:rsidR="00CE687F">
        <w:rPr>
          <w:rStyle w:val="CommentReference"/>
        </w:rPr>
        <w:commentReference w:id="138"/>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39" w:name="_wewp8zkd7499" w:colFirst="0" w:colLast="0"/>
      <w:bookmarkEnd w:id="139"/>
      <w:r>
        <w:br w:type="page"/>
      </w:r>
    </w:p>
    <w:p w14:paraId="402E7EAF" w14:textId="000DC76A" w:rsidR="00A679EA" w:rsidRDefault="00A679EA" w:rsidP="00E74719">
      <w:pPr>
        <w:pStyle w:val="Heading2"/>
      </w:pPr>
      <w:bookmarkStart w:id="140" w:name="_Toc25154325"/>
      <w:commentRangeStart w:id="141"/>
      <w:commentRangeStart w:id="142"/>
      <w:r>
        <w:lastRenderedPageBreak/>
        <w:t>Discussion</w:t>
      </w:r>
      <w:bookmarkEnd w:id="140"/>
      <w:commentRangeEnd w:id="141"/>
      <w:r w:rsidR="00256595">
        <w:rPr>
          <w:rStyle w:val="CommentReference"/>
          <w:b w:val="0"/>
        </w:rPr>
        <w:commentReference w:id="141"/>
      </w:r>
      <w:commentRangeEnd w:id="142"/>
      <w:r w:rsidR="00CE687F">
        <w:rPr>
          <w:rStyle w:val="CommentReference"/>
          <w:b w:val="0"/>
        </w:rPr>
        <w:commentReference w:id="142"/>
      </w:r>
    </w:p>
    <w:p w14:paraId="55940E9F" w14:textId="45E6812B" w:rsidR="00456F8B" w:rsidRPr="002E560A" w:rsidRDefault="00A9579D" w:rsidP="00E74719">
      <w:pPr>
        <w:pStyle w:val="Heading3"/>
      </w:pPr>
      <w:commentRangeStart w:id="143"/>
      <w:r>
        <w:t>A</w:t>
      </w:r>
      <w:r w:rsidR="00456F8B" w:rsidRPr="002E560A">
        <w:t>ss</w:t>
      </w:r>
      <w:r>
        <w:t>essing surrogate effectiveness over space and time</w:t>
      </w:r>
      <w:commentRangeEnd w:id="143"/>
      <w:r w:rsidR="00F23266">
        <w:rPr>
          <w:rStyle w:val="CommentReference"/>
          <w:b w:val="0"/>
          <w:i w:val="0"/>
        </w:rPr>
        <w:commentReference w:id="143"/>
      </w:r>
    </w:p>
    <w:p w14:paraId="1613C916" w14:textId="710760FC" w:rsidR="001429E5" w:rsidRDefault="00173B03" w:rsidP="002E560A">
      <w:commentRangeStart w:id="144"/>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145"/>
      <w:commentRangeEnd w:id="145"/>
      <w:r w:rsidR="00CE687F">
        <w:rPr>
          <w:rStyle w:val="CommentReference"/>
        </w:rPr>
        <w:commentReference w:id="145"/>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46"/>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46"/>
      <w:r w:rsidR="001429E5">
        <w:rPr>
          <w:rStyle w:val="CommentReference"/>
        </w:rPr>
        <w:commentReference w:id="146"/>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47"/>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47"/>
      <w:r w:rsidR="001429E5">
        <w:rPr>
          <w:rStyle w:val="CommentReference"/>
        </w:rPr>
        <w:commentReference w:id="147"/>
      </w:r>
      <w:r w:rsidR="001429E5">
        <w:t xml:space="preserve">. </w:t>
      </w:r>
      <w:commentRangeEnd w:id="144"/>
      <w:r w:rsidR="00A948FD">
        <w:rPr>
          <w:rStyle w:val="CommentReference"/>
        </w:rPr>
        <w:commentReference w:id="144"/>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48"/>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48"/>
      <w:r w:rsidR="00030BAE">
        <w:rPr>
          <w:rStyle w:val="CommentReference"/>
        </w:rPr>
        <w:commentReference w:id="148"/>
      </w:r>
      <w:r>
        <w:t xml:space="preserve">. </w:t>
      </w:r>
      <w:r w:rsidR="006D3306">
        <w:t>Although we did</w:t>
      </w:r>
      <w:r w:rsidR="00B55564">
        <w:t xml:space="preserve"> not </w:t>
      </w:r>
      <w:r w:rsidR="006D3306">
        <w:t>include</w:t>
      </w:r>
      <w:r w:rsidR="00B55564">
        <w:t xml:space="preserve"> </w:t>
      </w:r>
      <w:commentRangeStart w:id="149"/>
      <w:r w:rsidR="00B55564">
        <w:t xml:space="preserve">fish abundance </w:t>
      </w:r>
      <w:r w:rsidR="006D3306">
        <w:t xml:space="preserve">as a target </w:t>
      </w:r>
      <w:commentRangeEnd w:id="149"/>
      <w:r w:rsidR="00CA66EB">
        <w:rPr>
          <w:rStyle w:val="CommentReference"/>
        </w:rPr>
        <w:commentReference w:id="149"/>
      </w:r>
      <w:r w:rsidR="00B55564">
        <w:t xml:space="preserve">in our results, we </w:t>
      </w:r>
      <w:r w:rsidR="006D3306">
        <w:t>did observe</w:t>
      </w:r>
      <w:r w:rsidR="00B55564">
        <w:t xml:space="preserve"> a </w:t>
      </w:r>
      <w:commentRangeStart w:id="150"/>
      <w:r w:rsidR="00B55564">
        <w:t>reduction in the number of fish species</w:t>
      </w:r>
      <w:r w:rsidR="00F011E0">
        <w:t xml:space="preserve"> and overall species</w:t>
      </w:r>
      <w:r w:rsidR="00B55564">
        <w:t xml:space="preserve"> present at l</w:t>
      </w:r>
      <w:commentRangeEnd w:id="150"/>
      <w:r w:rsidR="00CA66EB">
        <w:rPr>
          <w:rStyle w:val="CommentReference"/>
        </w:rPr>
        <w:commentReference w:id="150"/>
      </w:r>
      <w:r w:rsidR="00B55564">
        <w:t xml:space="preserve">ower </w:t>
      </w:r>
      <w:commentRangeStart w:id="151"/>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52"/>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152"/>
      <w:r w:rsidR="00562BF9">
        <w:rPr>
          <w:rStyle w:val="CommentReference"/>
        </w:rPr>
        <w:commentReference w:id="152"/>
      </w:r>
      <w:r w:rsidR="00F011E0">
        <w:t xml:space="preserve"> In other words, the abundance of the most dominant species is reduced over time. </w:t>
      </w:r>
      <w:commentRangeStart w:id="153"/>
      <w:r w:rsidR="00CF03EC">
        <w:t xml:space="preserve">The study </w:t>
      </w:r>
      <w:commentRangeEnd w:id="153"/>
      <w:r w:rsidR="00CE687F">
        <w:rPr>
          <w:rStyle w:val="CommentReference"/>
        </w:rPr>
        <w:commentReference w:id="153"/>
      </w:r>
      <w:r w:rsidR="00CF03EC">
        <w:t xml:space="preserve">mentioned </w:t>
      </w:r>
      <w:r w:rsidR="00030BAE">
        <w:t>above</w:t>
      </w:r>
      <w:r w:rsidR="00CF03EC">
        <w:t xml:space="preserve"> found the variance in rugosity observed at higher levels of coral cover wa</w:t>
      </w:r>
      <w:commentRangeEnd w:id="151"/>
      <w:r w:rsidR="00CA66EB">
        <w:rPr>
          <w:rStyle w:val="CommentReference"/>
        </w:rPr>
        <w:commentReference w:id="151"/>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54"/>
      <w:r w:rsidR="00F011E0">
        <w:t xml:space="preserve">factor affecting rugosity at </w:t>
      </w:r>
      <w:commentRangeEnd w:id="154"/>
      <w:r w:rsidR="00786229">
        <w:rPr>
          <w:rStyle w:val="CommentReference"/>
        </w:rPr>
        <w:commentReference w:id="154"/>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55"/>
      <w:r>
        <w:t xml:space="preserve">Competition over space </w:t>
      </w:r>
      <w:commentRangeEnd w:id="155"/>
      <w:r w:rsidR="00110693">
        <w:rPr>
          <w:rStyle w:val="CommentReference"/>
        </w:rPr>
        <w:commentReference w:id="155"/>
      </w:r>
      <w:r>
        <w:t xml:space="preserve">has </w:t>
      </w:r>
      <w:commentRangeStart w:id="156"/>
      <w:r>
        <w:t xml:space="preserve">been shown to be related to chemical inhibition, or allelopathy, in interspecific relationships between sponges and corals. These relationships may explain why coral cover </w:t>
      </w:r>
      <w:commentRangeEnd w:id="156"/>
      <w:r w:rsidR="00EF7402">
        <w:rPr>
          <w:rStyle w:val="CommentReference"/>
        </w:rPr>
        <w:commentReference w:id="156"/>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57"/>
      <w:commentRangeStart w:id="158"/>
      <w:commentRangeStart w:id="159"/>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57"/>
      <w:commentRangeEnd w:id="159"/>
      <w:r w:rsidR="00CE687F">
        <w:rPr>
          <w:rStyle w:val="CommentReference"/>
        </w:rPr>
        <w:commentReference w:id="157"/>
      </w:r>
      <w:commentRangeEnd w:id="158"/>
      <w:r w:rsidR="00D65802">
        <w:rPr>
          <w:rStyle w:val="CommentReference"/>
        </w:rPr>
        <w:commentReference w:id="158"/>
      </w:r>
      <w:r w:rsidR="00030BAE">
        <w:rPr>
          <w:rStyle w:val="CommentReference"/>
        </w:rPr>
        <w:commentReference w:id="159"/>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60"/>
      <w:commentRangeStart w:id="161"/>
      <w:commentRangeStart w:id="162"/>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60"/>
      <w:commentRangeEnd w:id="162"/>
      <w:r w:rsidR="00CE687F">
        <w:rPr>
          <w:rStyle w:val="CommentReference"/>
        </w:rPr>
        <w:commentReference w:id="160"/>
      </w:r>
      <w:commentRangeEnd w:id="161"/>
      <w:r w:rsidR="00D65802">
        <w:rPr>
          <w:rStyle w:val="CommentReference"/>
        </w:rPr>
        <w:commentReference w:id="161"/>
      </w:r>
      <w:r w:rsidR="00030BAE">
        <w:rPr>
          <w:rStyle w:val="CommentReference"/>
        </w:rPr>
        <w:commentReference w:id="162"/>
      </w:r>
      <w:r w:rsidR="00B6152E">
        <w:t xml:space="preserve">. Despite some potential benefits sponges can have on coral structures and reef nutrient cycles, even palatable sponges can outcompete corals for space by overgrowing coral structures </w:t>
      </w:r>
      <w:commentRangeStart w:id="163"/>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63"/>
      <w:r w:rsidR="00030BAE">
        <w:rPr>
          <w:rStyle w:val="CommentReference"/>
        </w:rPr>
        <w:commentReference w:id="163"/>
      </w:r>
      <w:r w:rsidR="00B6152E">
        <w:t xml:space="preserve">. Over time, the abundance of these palatable sponges has increased with the reduced abundance of spongivorous fish due to overfishing </w:t>
      </w:r>
      <w:commentRangeStart w:id="164"/>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64"/>
      <w:r w:rsidR="00030BAE">
        <w:rPr>
          <w:rStyle w:val="CommentReference"/>
        </w:rPr>
        <w:commentReference w:id="164"/>
      </w:r>
      <w:r w:rsidR="00B6152E">
        <w:t>.</w:t>
      </w:r>
      <w:r w:rsidR="00CF03EC">
        <w:t xml:space="preserve"> </w:t>
      </w:r>
    </w:p>
    <w:p w14:paraId="4016FBAF" w14:textId="3C99E920" w:rsidR="002E560A" w:rsidRDefault="00CF03EC" w:rsidP="000C2B77">
      <w:commentRangeStart w:id="165"/>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65"/>
      <w:r w:rsidR="00EF7402">
        <w:rPr>
          <w:rStyle w:val="CommentReference"/>
        </w:rPr>
        <w:commentReference w:id="165"/>
      </w:r>
    </w:p>
    <w:p w14:paraId="19C69C7D" w14:textId="77777777" w:rsidR="00B06EB3" w:rsidRPr="002E560A" w:rsidRDefault="00B06EB3" w:rsidP="00B06EB3">
      <w:pPr>
        <w:pStyle w:val="Heading3"/>
      </w:pPr>
      <w:commentRangeStart w:id="166"/>
      <w:r w:rsidRPr="002E560A">
        <w:t>Value of sponge monitoring</w:t>
      </w:r>
      <w:commentRangeEnd w:id="166"/>
      <w:r w:rsidR="00F23266">
        <w:rPr>
          <w:rStyle w:val="CommentReference"/>
          <w:b w:val="0"/>
          <w:i w:val="0"/>
        </w:rPr>
        <w:commentReference w:id="166"/>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67"/>
      <w:r w:rsidR="003D629E">
        <w:t xml:space="preserve">windward </w:t>
      </w:r>
      <w:commentRangeStart w:id="168"/>
      <w:r w:rsidR="003D629E">
        <w:t xml:space="preserve">reefs had </w:t>
      </w:r>
      <w:commentRangeEnd w:id="168"/>
      <w:r w:rsidR="00CE687F">
        <w:rPr>
          <w:rStyle w:val="CommentReference"/>
        </w:rPr>
        <w:commentReference w:id="168"/>
      </w:r>
      <w:r w:rsidR="003D629E">
        <w:t>higher coral and fish diversity than leeward reefs</w:t>
      </w:r>
      <w:commentRangeEnd w:id="167"/>
      <w:r w:rsidR="00716EBD">
        <w:rPr>
          <w:rStyle w:val="CommentReference"/>
        </w:rPr>
        <w:commentReference w:id="167"/>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69"/>
      <w:r w:rsidR="003D629E">
        <w:t xml:space="preserve">management decisions </w:t>
      </w:r>
      <w:commentRangeEnd w:id="169"/>
      <w:r w:rsidR="00CE687F">
        <w:rPr>
          <w:rStyle w:val="CommentReference"/>
        </w:rPr>
        <w:commentReference w:id="169"/>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70"/>
      <w:r w:rsidR="00B06EB3">
        <w:t xml:space="preserve">The </w:t>
      </w:r>
      <w:commentRangeEnd w:id="170"/>
      <w:r w:rsidR="00CE687F">
        <w:rPr>
          <w:rStyle w:val="CommentReference"/>
        </w:rPr>
        <w:commentReference w:id="170"/>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171"/>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17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72"/>
      <w:r w:rsidR="003D629E">
        <w:rPr>
          <w:rStyle w:val="CommentReference"/>
        </w:rPr>
        <w:commentReference w:id="172"/>
      </w:r>
      <w:r w:rsidR="003D629E">
        <w:t xml:space="preserve"> and it is unlikely that all of these taxonomic groups will be adequately predicted by rugosity or coral cover alone</w:t>
      </w:r>
      <w:commentRangeEnd w:id="171"/>
      <w:r w:rsidR="00451A52">
        <w:rPr>
          <w:rStyle w:val="CommentReference"/>
        </w:rPr>
        <w:commentReference w:id="171"/>
      </w:r>
      <w:r w:rsidR="003D629E">
        <w:t xml:space="preserve">. </w:t>
      </w:r>
    </w:p>
    <w:p w14:paraId="20013237" w14:textId="4C542931" w:rsidR="003D629E" w:rsidRDefault="00B06EB3" w:rsidP="005A23E3">
      <w:commentRangeStart w:id="173"/>
      <w:r>
        <w:t>Because</w:t>
      </w:r>
      <w:commentRangeEnd w:id="173"/>
      <w:r w:rsidR="00CE687F">
        <w:rPr>
          <w:rStyle w:val="CommentReference"/>
        </w:rPr>
        <w:commentReference w:id="173"/>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74"/>
      <w:commentRangeStart w:id="175"/>
      <w:r w:rsidR="003D174D">
        <w:t xml:space="preserve">“non-umbrella” </w:t>
      </w:r>
      <w:commentRangeEnd w:id="174"/>
      <w:r w:rsidR="004862DE">
        <w:rPr>
          <w:rStyle w:val="CommentReference"/>
        </w:rPr>
        <w:commentReference w:id="174"/>
      </w:r>
      <w:commentRangeEnd w:id="175"/>
      <w:r w:rsidR="00CE687F">
        <w:rPr>
          <w:rStyle w:val="CommentReference"/>
        </w:rPr>
        <w:commentReference w:id="175"/>
      </w:r>
      <w:r w:rsidR="003D174D">
        <w:t xml:space="preserve">species can provide insight into overall site biodiversity at local scales in terrestrial ecosystems </w:t>
      </w:r>
      <w:commentRangeStart w:id="176"/>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76"/>
      <w:r w:rsidR="003D174D">
        <w:rPr>
          <w:rStyle w:val="CommentReference"/>
        </w:rPr>
        <w:commentReference w:id="176"/>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77"/>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77"/>
      <w:r w:rsidR="005A23E3">
        <w:rPr>
          <w:rStyle w:val="CommentReference"/>
        </w:rPr>
        <w:commentReference w:id="177"/>
      </w:r>
      <w:r w:rsidR="005A23E3">
        <w:t xml:space="preserve">. Therefore, diversity of these </w:t>
      </w:r>
      <w:commentRangeStart w:id="178"/>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78"/>
      <w:r w:rsidR="00B83565">
        <w:rPr>
          <w:rStyle w:val="CommentReference"/>
        </w:rPr>
        <w:commentReference w:id="178"/>
      </w:r>
      <w:r>
        <w:t xml:space="preserve">they include in their estimates. </w:t>
      </w:r>
    </w:p>
    <w:p w14:paraId="438C0587" w14:textId="77777777" w:rsidR="00446A88" w:rsidRDefault="00456F8B" w:rsidP="00446A88">
      <w:commentRangeStart w:id="179"/>
      <w:r>
        <w:t>In conclusion</w:t>
      </w:r>
      <w:commentRangeEnd w:id="179"/>
      <w:r w:rsidR="00A9579D">
        <w:rPr>
          <w:rStyle w:val="CommentReference"/>
        </w:rPr>
        <w:commentReference w:id="179"/>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80"/>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180"/>
      <w:r w:rsidR="00E23C07">
        <w:rPr>
          <w:rStyle w:val="CommentReference"/>
        </w:rPr>
        <w:commentReference w:id="180"/>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81" w:name="_Toc25154326"/>
      <w:r>
        <w:lastRenderedPageBreak/>
        <w:t>Acknowledgements</w:t>
      </w:r>
      <w:bookmarkEnd w:id="181"/>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82" w:name="_Toc25154327"/>
      <w:commentRangeStart w:id="183"/>
      <w:r>
        <w:lastRenderedPageBreak/>
        <w:t>Literature Cited</w:t>
      </w:r>
      <w:commentRangeEnd w:id="183"/>
      <w:r w:rsidR="00EC48F2">
        <w:rPr>
          <w:rStyle w:val="CommentReference"/>
          <w:b w:val="0"/>
        </w:rPr>
        <w:commentReference w:id="183"/>
      </w:r>
      <w:bookmarkEnd w:id="182"/>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84" w:name="_Toc25154328"/>
      <w:r>
        <w:lastRenderedPageBreak/>
        <w:t>Tables</w:t>
      </w:r>
    </w:p>
    <w:p w14:paraId="4A788C25" w14:textId="77777777" w:rsidR="00401C56" w:rsidRDefault="00401C56" w:rsidP="00401C56">
      <w:pPr>
        <w:pStyle w:val="Tableheading"/>
      </w:pPr>
      <w:proofErr w:type="gramStart"/>
      <w:r>
        <w:t>Table 1.</w:t>
      </w:r>
      <w:proofErr w:type="gramEnd"/>
      <w:r>
        <w:t xml:space="preserve"> </w:t>
      </w:r>
      <w:proofErr w:type="spellStart"/>
      <w:proofErr w:type="gramStart"/>
      <w:r>
        <w:t>AICc</w:t>
      </w:r>
      <w:proofErr w:type="spellEnd"/>
      <w:r>
        <w:t xml:space="preserve"> table of models with coral richness as the response variable (target) and the candidate surrogates as predictors.</w:t>
      </w:r>
      <w:proofErr w:type="gramEnd"/>
      <w:r>
        <w:t xml:space="preserve"> 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proofErr w:type="gramStart"/>
      <w:r>
        <w:lastRenderedPageBreak/>
        <w:t>Table 2.</w:t>
      </w:r>
      <w:proofErr w:type="gramEnd"/>
      <w:r>
        <w:t xml:space="preserve"> </w:t>
      </w:r>
      <w:proofErr w:type="spellStart"/>
      <w:proofErr w:type="gramStart"/>
      <w:r>
        <w:t>AICc</w:t>
      </w:r>
      <w:proofErr w:type="spellEnd"/>
      <w:r>
        <w:t xml:space="preserve"> table of models with sponge richness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proofErr w:type="gramStart"/>
      <w:r>
        <w:lastRenderedPageBreak/>
        <w:t>Table 3.</w:t>
      </w:r>
      <w:proofErr w:type="gramEnd"/>
      <w:r>
        <w:t xml:space="preserve"> </w:t>
      </w:r>
      <w:proofErr w:type="spellStart"/>
      <w:proofErr w:type="gramStart"/>
      <w:r>
        <w:t>AICc</w:t>
      </w:r>
      <w:proofErr w:type="spellEnd"/>
      <w:r>
        <w:t xml:space="preserve"> table of models with fish richness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7777777" w:rsidR="00401C56" w:rsidRDefault="00401C56" w:rsidP="00401C56">
      <w:pPr>
        <w:pStyle w:val="Tableheading"/>
      </w:pPr>
      <w:proofErr w:type="gramStart"/>
      <w:r>
        <w:lastRenderedPageBreak/>
        <w:t>Table 4.</w:t>
      </w:r>
      <w:proofErr w:type="gramEnd"/>
      <w:r>
        <w:t xml:space="preserve"> </w:t>
      </w:r>
      <w:proofErr w:type="spellStart"/>
      <w:proofErr w:type="gramStart"/>
      <w:r>
        <w:t>AICc</w:t>
      </w:r>
      <w:proofErr w:type="spellEnd"/>
      <w:r>
        <w:t xml:space="preserve"> table of models with combined richness, as the sum of coral, fish, and sponge richness, as the response variable (target) and the candidate surrogates</w:t>
      </w:r>
      <w:r w:rsidRPr="00D93B1C">
        <w:t xml:space="preserve"> </w:t>
      </w:r>
      <w:r>
        <w:t>as predictors.</w:t>
      </w:r>
      <w:proofErr w:type="gramEnd"/>
      <w:r w:rsidRPr="00F12CFC">
        <w:t xml:space="preserve"> </w:t>
      </w:r>
      <w:r>
        <w:t xml:space="preserve">The intercept model represents the null with no surrogates.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77777777" w:rsidR="00401C56" w:rsidRDefault="00401C56" w:rsidP="00401C56">
      <w:pPr>
        <w:pStyle w:val="Tableheading"/>
      </w:pPr>
      <w:proofErr w:type="gramStart"/>
      <w:r>
        <w:lastRenderedPageBreak/>
        <w:t>Table 5.</w:t>
      </w:r>
      <w:proofErr w:type="gramEnd"/>
      <w:r>
        <w:t xml:space="preserve"> </w:t>
      </w:r>
      <w:proofErr w:type="spellStart"/>
      <w:r>
        <w:t>AICc</w:t>
      </w:r>
      <w:proofErr w:type="spellEnd"/>
      <w:r>
        <w:t xml:space="preserve"> table of models with coral richness as the response variable (target) and percent coral cover as the top candidate surrogate.</w:t>
      </w:r>
      <w:r w:rsidDel="001119A3">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7777777" w:rsidR="00401C56" w:rsidRDefault="00401C56" w:rsidP="00401C56">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percent coral cover as the top candidate surrogate. 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77777777" w:rsidR="00401C56" w:rsidRDefault="00401C56" w:rsidP="00401C56">
      <w:pPr>
        <w:pStyle w:val="Tableheading"/>
      </w:pPr>
      <w:proofErr w:type="gramStart"/>
      <w:r>
        <w:lastRenderedPageBreak/>
        <w:t>Table 7.</w:t>
      </w:r>
      <w:proofErr w:type="gramEnd"/>
      <w:r>
        <w:t xml:space="preserve"> </w:t>
      </w:r>
      <w:proofErr w:type="spellStart"/>
      <w:proofErr w:type="gramStart"/>
      <w:r>
        <w:t>AICc</w:t>
      </w:r>
      <w:proofErr w:type="spellEnd"/>
      <w:r>
        <w:t xml:space="preserve"> table of models with fish richness as the response variable (target) and rugosity (in cm) as the top candidate surrogate.</w:t>
      </w:r>
      <w:proofErr w:type="gramEnd"/>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77777777" w:rsidR="00401C56" w:rsidRDefault="00401C56" w:rsidP="00401C56">
      <w:pPr>
        <w:pStyle w:val="Tableheading"/>
      </w:pPr>
      <w:proofErr w:type="gramStart"/>
      <w:r>
        <w:lastRenderedPageBreak/>
        <w:t>Table 8.</w:t>
      </w:r>
      <w:proofErr w:type="gramEnd"/>
      <w:r>
        <w:t xml:space="preserve"> </w:t>
      </w:r>
      <w:proofErr w:type="spellStart"/>
      <w:r>
        <w:t>AICc</w:t>
      </w:r>
      <w:proofErr w:type="spellEnd"/>
      <w:r>
        <w:t xml:space="preserve"> table of models with combined richness, as the sum of coral, fish, and sponge richness, as the response variable (target) and rugosity (in cm) as the top candidate surrogate.</w:t>
      </w:r>
      <w:r w:rsidRPr="00D93B1C">
        <w:t xml:space="preserve"> </w:t>
      </w:r>
      <w:r>
        <w:t xml:space="preserve">K is the number of parameters in the model, </w:t>
      </w:r>
      <w:proofErr w:type="spellStart"/>
      <w:r>
        <w:t>AICc</w:t>
      </w:r>
      <w:proofErr w:type="spellEnd"/>
      <w:r>
        <w:t xml:space="preserve"> is the </w:t>
      </w:r>
      <w:r>
        <w:rPr>
          <w:highlight w:val="white"/>
        </w:rPr>
        <w:t>Akaike Information Criterion corrected for small sample sizes</w:t>
      </w:r>
      <w:r>
        <w:t xml:space="preserve">, Delta </w:t>
      </w:r>
      <w:proofErr w:type="spellStart"/>
      <w:r>
        <w:t>AICc</w:t>
      </w:r>
      <w:proofErr w:type="spellEnd"/>
      <w:r>
        <w:t xml:space="preserve"> is the difference in </w:t>
      </w:r>
      <w:proofErr w:type="spellStart"/>
      <w:r>
        <w:t>AICc</w:t>
      </w:r>
      <w:proofErr w:type="spellEnd"/>
      <w:r>
        <w:t xml:space="preserve"> values between a given model and the model with the lowest </w:t>
      </w:r>
      <w:proofErr w:type="spellStart"/>
      <w:r>
        <w:t>AICc</w:t>
      </w:r>
      <w:proofErr w:type="spellEnd"/>
      <w:r>
        <w:t xml:space="preserve">,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proofErr w:type="spellStart"/>
      <w:r w:rsidRPr="00402890">
        <w:rPr>
          <w:rStyle w:val="TableheadingChar"/>
        </w:rPr>
        <w:t>Nagelk</w:t>
      </w:r>
      <w:r>
        <w:rPr>
          <w:rStyle w:val="TableheadingChar"/>
        </w:rPr>
        <w:t>erke’s</w:t>
      </w:r>
      <w:proofErr w:type="spellEnd"/>
      <w:r>
        <w:rPr>
          <w:rStyle w:val="TableheadingChar"/>
        </w:rPr>
        <w:t xml:space="preserve">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commentRangeStart w:id="185"/>
      <w:r>
        <w:lastRenderedPageBreak/>
        <w:t>Figures</w:t>
      </w:r>
      <w:commentRangeEnd w:id="185"/>
      <w:r>
        <w:rPr>
          <w:rStyle w:val="CommentReference"/>
          <w:b w:val="0"/>
        </w:rPr>
        <w:commentReference w:id="185"/>
      </w:r>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77777777" w:rsidR="00401C56" w:rsidRPr="00402890" w:rsidRDefault="00401C56" w:rsidP="00401C56">
      <w:pPr>
        <w:pStyle w:val="Tableheading"/>
        <w:rPr>
          <w:rStyle w:val="TableheadingChar"/>
        </w:rPr>
      </w:pPr>
      <w:commentRangeStart w:id="186"/>
      <w:proofErr w:type="gramStart"/>
      <w:r w:rsidRPr="00402890">
        <w:rPr>
          <w:rStyle w:val="TableheadingChar"/>
        </w:rPr>
        <w:t>Figure 2</w:t>
      </w:r>
      <w:commentRangeEnd w:id="186"/>
      <w:r>
        <w:rPr>
          <w:rStyle w:val="CommentReference"/>
        </w:rPr>
        <w:commentReference w:id="186"/>
      </w:r>
      <w:r w:rsidRPr="00402890">
        <w:rPr>
          <w:rStyle w:val="TableheadingChar"/>
        </w:rPr>
        <w:t>.</w:t>
      </w:r>
      <w:proofErr w:type="gramEnd"/>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Pr>
          <w:rStyle w:val="TableheadingChar"/>
        </w:rPr>
        <w:t xml:space="preserve">top (i.e. most </w:t>
      </w:r>
      <w:proofErr w:type="gramStart"/>
      <w:r>
        <w:rPr>
          <w:rStyle w:val="TableheadingChar"/>
        </w:rPr>
        <w:t>competitive</w:t>
      </w:r>
      <w:proofErr w:type="gramEnd"/>
      <w:r>
        <w:rPr>
          <w:rStyle w:val="TableheadingChar"/>
        </w:rPr>
        <w: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commentRangeStart w:id="187"/>
      <w:commentRangeStart w:id="188"/>
      <w:commentRangeStart w:id="189"/>
      <w:proofErr w:type="gramStart"/>
      <w:r>
        <w:t>Figure 3</w:t>
      </w:r>
      <w:commentRangeEnd w:id="187"/>
      <w:commentRangeEnd w:id="189"/>
      <w:r>
        <w:rPr>
          <w:rStyle w:val="CommentReference"/>
        </w:rPr>
        <w:commentReference w:id="187"/>
      </w:r>
      <w:commentRangeEnd w:id="188"/>
      <w:r>
        <w:rPr>
          <w:rStyle w:val="CommentReference"/>
        </w:rPr>
        <w:commentReference w:id="188"/>
      </w:r>
      <w:r>
        <w:rPr>
          <w:rStyle w:val="CommentReference"/>
        </w:rPr>
        <w:commentReference w:id="189"/>
      </w:r>
      <w:r>
        <w:t>.</w:t>
      </w:r>
      <w:proofErr w:type="gramEnd"/>
      <w:r>
        <w:t xml:space="preserve"> </w:t>
      </w:r>
      <w:commentRangeStart w:id="190"/>
      <w:r>
        <w:t xml:space="preserve">This figure </w:t>
      </w:r>
      <w:commentRangeEnd w:id="190"/>
      <w:r>
        <w:rPr>
          <w:rStyle w:val="CommentReference"/>
        </w:rPr>
        <w:commentReference w:id="190"/>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77777777" w:rsidR="00401C56" w:rsidRDefault="00401C56" w:rsidP="00401C56">
      <w:pPr>
        <w:pStyle w:val="Tableheading"/>
      </w:pPr>
      <w:commentRangeStart w:id="191"/>
      <w:proofErr w:type="gramStart"/>
      <w:r>
        <w:t>Figure 4.</w:t>
      </w:r>
      <w:proofErr w:type="gramEnd"/>
      <w:r>
        <w:t xml:space="preserve"> </w:t>
      </w:r>
      <w:commentRangeEnd w:id="191"/>
      <w:r>
        <w:rPr>
          <w:rStyle w:val="CommentReference"/>
        </w:rPr>
        <w:commentReference w:id="191"/>
      </w:r>
      <w:r>
        <w:t>This figure helps to visualize differences in sponge richness for a given amount of coral cover among 8 coral reefs</w:t>
      </w:r>
      <w:r w:rsidRPr="00516C2E">
        <w:rPr>
          <w:rStyle w:val="TableheadingChar"/>
        </w:rPr>
        <w:t xml:space="preserve"> </w:t>
      </w:r>
      <w:r>
        <w:rPr>
          <w:rStyle w:val="TableheadingChar"/>
        </w:rPr>
        <w:t>around Guana Island, BVI</w:t>
      </w:r>
      <w:r>
        <w:t xml:space="preserve">.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proofErr w:type="gramStart"/>
      <w:r>
        <w:t>Figure 5.</w:t>
      </w:r>
      <w:proofErr w:type="gramEnd"/>
      <w:r>
        <w:t xml:space="preserve"> </w:t>
      </w:r>
      <w:commentRangeStart w:id="192"/>
      <w:r>
        <w:t xml:space="preserve">This figure </w:t>
      </w:r>
      <w:commentRangeEnd w:id="192"/>
      <w:r>
        <w:rPr>
          <w:rStyle w:val="CommentReference"/>
        </w:rPr>
        <w:commentReference w:id="192"/>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193"/>
      <w:proofErr w:type="gramStart"/>
      <w:r>
        <w:t>Figure 6.</w:t>
      </w:r>
      <w:proofErr w:type="gramEnd"/>
      <w:r>
        <w:t xml:space="preserve"> </w:t>
      </w:r>
      <w:commentRangeEnd w:id="193"/>
      <w:r>
        <w:rPr>
          <w:rStyle w:val="CommentReference"/>
        </w:rPr>
        <w:commentReference w:id="193"/>
      </w:r>
      <w:r>
        <w:t xml:space="preserve">This figure helps to visualize </w:t>
      </w:r>
      <w:commentRangeStart w:id="194"/>
      <w:r>
        <w:t>differences in fish richness for a given amount of rugosity</w:t>
      </w:r>
      <w:commentRangeEnd w:id="194"/>
      <w:r>
        <w:rPr>
          <w:rStyle w:val="CommentReference"/>
        </w:rPr>
        <w:commentReference w:id="194"/>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77777777" w:rsidR="00401C56" w:rsidRDefault="00401C56" w:rsidP="00401C56">
      <w:pPr>
        <w:pStyle w:val="Tableheading"/>
      </w:pPr>
      <w:commentRangeStart w:id="195"/>
      <w:proofErr w:type="gramStart"/>
      <w:r>
        <w:t>Figure 7.</w:t>
      </w:r>
      <w:proofErr w:type="gramEnd"/>
      <w:r>
        <w:t xml:space="preserve"> </w:t>
      </w:r>
      <w:commentRangeEnd w:id="195"/>
      <w:r>
        <w:rPr>
          <w:rStyle w:val="CommentReference"/>
        </w:rPr>
        <w:commentReference w:id="195"/>
      </w:r>
      <w:r>
        <w:t xml:space="preserve">This figure helps to visualize </w:t>
      </w:r>
      <w:commentRangeStart w:id="196"/>
      <w:r>
        <w:t>differences in combined richness, as the sum of coral, fish, and sponge richness, for a given amount of rugosity</w:t>
      </w:r>
      <w:commentRangeEnd w:id="196"/>
      <w:r>
        <w:rPr>
          <w:rStyle w:val="CommentReference"/>
        </w:rPr>
        <w:commentReference w:id="196"/>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77777777" w:rsidR="00401C56" w:rsidRDefault="00401C56" w:rsidP="00401C56">
      <w:pPr>
        <w:pStyle w:val="Tableheading"/>
      </w:pPr>
      <w:proofErr w:type="gramStart"/>
      <w:r>
        <w:t>Figure 8.</w:t>
      </w:r>
      <w:proofErr w:type="gramEnd"/>
      <w:r>
        <w:t xml:space="preserve"> </w:t>
      </w:r>
      <w:commentRangeStart w:id="197"/>
      <w:r>
        <w:t xml:space="preserve">This figure </w:t>
      </w:r>
      <w:commentRangeEnd w:id="197"/>
      <w:r>
        <w:rPr>
          <w:rStyle w:val="CommentReference"/>
        </w:rPr>
        <w:commentReference w:id="197"/>
      </w:r>
      <w:r>
        <w:t xml:space="preserve">helps to visualize changes in combined richness, as the sum of coral, fish, and sponge richness,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commentRangeStart w:id="198"/>
      <w:r>
        <w:lastRenderedPageBreak/>
        <w:t>Appendices</w:t>
      </w:r>
      <w:commentRangeEnd w:id="198"/>
      <w:r>
        <w:rPr>
          <w:rStyle w:val="CommentReference"/>
          <w:b w:val="0"/>
        </w:rPr>
        <w:commentReference w:id="198"/>
      </w:r>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commentRangeStart w:id="199"/>
      <w:r w:rsidRPr="0018320D">
        <w:lastRenderedPageBreak/>
        <w:t>Table A.1</w:t>
      </w:r>
      <w:r>
        <w:t xml:space="preserve">. </w:t>
      </w:r>
      <w:commentRangeEnd w:id="199"/>
      <w:r>
        <w:rPr>
          <w:rStyle w:val="CommentReference"/>
        </w:rPr>
        <w:commentReference w:id="199"/>
      </w:r>
      <w:r>
        <w:t>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proofErr w:type="spellStart"/>
            <w:r w:rsidRPr="008D1BA7">
              <w:rPr>
                <w:sz w:val="16"/>
                <w:szCs w:val="18"/>
              </w:rPr>
              <w:t>beaugregory</w:t>
            </w:r>
            <w:proofErr w:type="spellEnd"/>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commentRangeStart w:id="200"/>
      <w:r w:rsidRPr="0018320D">
        <w:lastRenderedPageBreak/>
        <w:t>Table A.</w:t>
      </w:r>
      <w:r>
        <w:t xml:space="preserve">2. </w:t>
      </w:r>
      <w:commentRangeEnd w:id="200"/>
      <w:r>
        <w:rPr>
          <w:rStyle w:val="CommentReference"/>
        </w:rPr>
        <w:commentReference w:id="200"/>
      </w:r>
      <w:r>
        <w:t>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Oculina</w:t>
            </w:r>
            <w:proofErr w:type="spellEnd"/>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77777777" w:rsidR="00401C56" w:rsidRDefault="00401C56" w:rsidP="00401C56">
      <w:pPr>
        <w:widowControl w:val="0"/>
        <w:spacing w:line="240" w:lineRule="auto"/>
        <w:ind w:left="480" w:hanging="480"/>
      </w:pPr>
      <w:r>
        <w:rPr>
          <w:noProof/>
        </w:rPr>
        <w:lastRenderedPageBreak/>
        <w:drawing>
          <wp:inline distT="0" distB="0" distL="0" distR="0" wp14:anchorId="40E1AFDE" wp14:editId="2D24B948">
            <wp:extent cx="2651760" cy="6629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51782" cy="662945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201"/>
      <w:r>
        <w:t>Figure</w:t>
      </w:r>
      <w:r w:rsidRPr="0018320D">
        <w:t xml:space="preserve"> A.</w:t>
      </w:r>
      <w:r>
        <w:t>3</w:t>
      </w:r>
      <w:commentRangeEnd w:id="201"/>
      <w:r>
        <w:rPr>
          <w:rStyle w:val="CommentReference"/>
        </w:rPr>
        <w:commentReference w:id="201"/>
      </w:r>
      <w:r>
        <w:t xml:space="preserve">. </w:t>
      </w:r>
      <w:proofErr w:type="gramStart"/>
      <w:r>
        <w:t>Basic associations between the targets.</w:t>
      </w:r>
      <w:proofErr w:type="gramEnd"/>
      <w:r>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w:t>
      </w:r>
      <w:commentRangeStart w:id="202"/>
      <w:r>
        <w:rPr>
          <w:rStyle w:val="TableheadingChar"/>
        </w:rPr>
        <w:t xml:space="preserve">and p-values </w:t>
      </w:r>
      <w:commentRangeEnd w:id="202"/>
      <w:r>
        <w:rPr>
          <w:rStyle w:val="CommentReference"/>
        </w:rPr>
        <w:commentReference w:id="202"/>
      </w:r>
      <w:r>
        <w:rPr>
          <w:rStyle w:val="TableheadingChar"/>
        </w:rPr>
        <w:t xml:space="preserve">are shown. Data were collected from 8 coral reefs around Guana Island, BVI from 1992-2018. </w:t>
      </w:r>
      <w:r>
        <w:rPr>
          <w:rStyle w:val="TableheadingChar"/>
        </w:rPr>
        <w:br w:type="page"/>
      </w:r>
    </w:p>
    <w:p w14:paraId="3E871440" w14:textId="77777777" w:rsidR="00401C56" w:rsidRDefault="00401C56" w:rsidP="00401C56">
      <w:pPr>
        <w:widowControl w:val="0"/>
        <w:spacing w:line="240" w:lineRule="auto"/>
        <w:ind w:left="480" w:hanging="480"/>
      </w:pPr>
      <w:r>
        <w:rPr>
          <w:noProof/>
        </w:rPr>
        <w:lastRenderedPageBreak/>
        <w:drawing>
          <wp:inline distT="0" distB="0" distL="0" distR="0" wp14:anchorId="74E4CCA1" wp14:editId="088B35A7">
            <wp:extent cx="2651759" cy="6629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53010" cy="6632528"/>
                    </a:xfrm>
                    <a:prstGeom prst="rect">
                      <a:avLst/>
                    </a:prstGeom>
                  </pic:spPr>
                </pic:pic>
              </a:graphicData>
            </a:graphic>
          </wp:inline>
        </w:drawing>
      </w:r>
    </w:p>
    <w:p w14:paraId="5F20A9A0" w14:textId="77777777" w:rsidR="00401C56" w:rsidRDefault="00401C56" w:rsidP="00401C56">
      <w:pPr>
        <w:pStyle w:val="Tableheading"/>
      </w:pPr>
      <w:commentRangeStart w:id="203"/>
      <w:r>
        <w:t>Figure</w:t>
      </w:r>
      <w:r w:rsidRPr="0018320D">
        <w:t xml:space="preserve"> A.</w:t>
      </w:r>
      <w:r>
        <w:t>4</w:t>
      </w:r>
      <w:commentRangeEnd w:id="203"/>
      <w:r>
        <w:rPr>
          <w:rStyle w:val="CommentReference"/>
        </w:rPr>
        <w:commentReference w:id="203"/>
      </w:r>
      <w:r>
        <w:t xml:space="preserve">. </w:t>
      </w:r>
      <w:proofErr w:type="gramStart"/>
      <w:r>
        <w:t>Basic associations between the surrogates.</w:t>
      </w:r>
      <w:proofErr w:type="gramEnd"/>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204"/>
      <w:r>
        <w:t xml:space="preserve">Traditional r-squared </w:t>
      </w:r>
      <w:commentRangeEnd w:id="204"/>
      <w:r>
        <w:rPr>
          <w:rStyle w:val="CommentReference"/>
        </w:rPr>
        <w:commentReference w:id="204"/>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w:t>
      </w:r>
      <w:commentRangeStart w:id="205"/>
      <w:r>
        <w:rPr>
          <w:rStyle w:val="TableheadingChar"/>
        </w:rPr>
        <w:t xml:space="preserve">p-values </w:t>
      </w:r>
      <w:commentRangeEnd w:id="205"/>
      <w:r>
        <w:rPr>
          <w:rStyle w:val="CommentReference"/>
        </w:rPr>
        <w:commentReference w:id="205"/>
      </w:r>
      <w:r>
        <w:rPr>
          <w:rStyle w:val="TableheadingChar"/>
        </w:rPr>
        <w:t>are shown. Rugosity measured in centimeters. Data were collected from 8 coral reefs around Guana Island, BVI from 1992-2018.</w:t>
      </w:r>
      <w:r>
        <w:br w:type="page"/>
      </w:r>
    </w:p>
    <w:p w14:paraId="031838D1" w14:textId="77777777" w:rsidR="00401C56" w:rsidRDefault="00401C56" w:rsidP="00401C56">
      <w:pPr>
        <w:pStyle w:val="Tableheading"/>
      </w:pPr>
      <w:r>
        <w:rPr>
          <w:noProof/>
        </w:rPr>
        <w:lastRenderedPageBreak/>
        <w:drawing>
          <wp:inline distT="0" distB="0" distL="0" distR="0" wp14:anchorId="5F95F034" wp14:editId="162CDEFF">
            <wp:extent cx="3657600" cy="6096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656834" cy="6094723"/>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206"/>
      <w:r>
        <w:t>Figure</w:t>
      </w:r>
      <w:r w:rsidRPr="0018320D">
        <w:t xml:space="preserve"> A.</w:t>
      </w:r>
      <w:r>
        <w:t>5</w:t>
      </w:r>
      <w:commentRangeEnd w:id="206"/>
      <w:r>
        <w:rPr>
          <w:rStyle w:val="CommentReference"/>
        </w:rPr>
        <w:commentReference w:id="206"/>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207"/>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w:t>
      </w:r>
      <w:commentRangeEnd w:id="207"/>
      <w:r>
        <w:rPr>
          <w:rStyle w:val="CommentReference"/>
        </w:rPr>
        <w:commentReference w:id="207"/>
      </w:r>
      <w:r>
        <w:rPr>
          <w:rStyle w:val="TableheadingChar"/>
        </w:rPr>
        <w:t xml:space="preserve"> Data were collected from 8 coral reefs around Guana Island, BVI.</w:t>
      </w:r>
      <w:r>
        <w:rPr>
          <w:rStyle w:val="TableheadingChar"/>
        </w:rPr>
        <w:br w:type="page"/>
      </w:r>
    </w:p>
    <w:p w14:paraId="1CA3CE08" w14:textId="77777777" w:rsidR="00401C56" w:rsidRDefault="00401C56" w:rsidP="00401C56">
      <w:pPr>
        <w:pStyle w:val="Tableheading"/>
      </w:pPr>
      <w:commentRangeStart w:id="208"/>
      <w:commentRangeStart w:id="209"/>
      <w:proofErr w:type="gramStart"/>
      <w:r>
        <w:lastRenderedPageBreak/>
        <w:t>Appendix 6</w:t>
      </w:r>
      <w:commentRangeEnd w:id="208"/>
      <w:r>
        <w:rPr>
          <w:rStyle w:val="CommentReference"/>
        </w:rPr>
        <w:commentReference w:id="208"/>
      </w:r>
      <w:r>
        <w:t>.</w:t>
      </w:r>
      <w:proofErr w:type="gramEnd"/>
      <w:r>
        <w:t xml:space="preserve"> </w:t>
      </w:r>
      <w:commentRangeEnd w:id="209"/>
      <w:r>
        <w:rPr>
          <w:rStyle w:val="CommentReference"/>
        </w:rPr>
        <w:commentReference w:id="209"/>
      </w:r>
    </w:p>
    <w:p w14:paraId="5323C705" w14:textId="77777777" w:rsidR="00401C56" w:rsidRDefault="00401C56" w:rsidP="00401C56">
      <w:pPr>
        <w:pStyle w:val="Tableheading"/>
      </w:pPr>
      <w:r>
        <w:t>Top Model for Coral Richness</w:t>
      </w:r>
    </w:p>
    <w:p w14:paraId="1E96FAE9" w14:textId="77777777" w:rsidR="00401C56" w:rsidRDefault="00401C56" w:rsidP="00401C56">
      <w:pPr>
        <w:pStyle w:val="Tableheading"/>
      </w:pPr>
      <w:r>
        <w:t>Call:</w:t>
      </w:r>
    </w:p>
    <w:p w14:paraId="21248C4C" w14:textId="77777777" w:rsidR="00401C56" w:rsidRDefault="00401C56" w:rsidP="00401C56">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w:t>
      </w:r>
    </w:p>
    <w:p w14:paraId="1226F64F" w14:textId="77777777" w:rsidR="00401C56" w:rsidRDefault="00401C56" w:rsidP="00401C56">
      <w:pPr>
        <w:pStyle w:val="Tableheading"/>
      </w:pPr>
      <w:r>
        <w:t xml:space="preserve">    </w:t>
      </w:r>
      <w:proofErr w:type="gramStart"/>
      <w:r>
        <w:t>data</w:t>
      </w:r>
      <w:proofErr w:type="gramEnd"/>
      <w:r>
        <w:t xml:space="preserve"> = variables, </w:t>
      </w:r>
      <w:proofErr w:type="spellStart"/>
      <w:r>
        <w:t>init.theta</w:t>
      </w:r>
      <w:proofErr w:type="spellEnd"/>
      <w:r>
        <w:t xml:space="preserve"> = 523703.6138, link = log)</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59D56EDC" w14:textId="77777777" w:rsidR="00401C56" w:rsidRDefault="00401C56" w:rsidP="00401C56">
      <w:pPr>
        <w:pStyle w:val="Tableheading"/>
      </w:pPr>
      <w:commentRangeStart w:id="210"/>
      <w:proofErr w:type="gramStart"/>
      <w:r>
        <w:lastRenderedPageBreak/>
        <w:t>Appendix 7.</w:t>
      </w:r>
      <w:proofErr w:type="gramEnd"/>
      <w:r>
        <w:t xml:space="preserve"> </w:t>
      </w:r>
      <w:commentRangeEnd w:id="210"/>
      <w:r>
        <w:rPr>
          <w:rStyle w:val="CommentReference"/>
        </w:rPr>
        <w:commentReference w:id="210"/>
      </w:r>
    </w:p>
    <w:p w14:paraId="6C0AD432" w14:textId="77777777" w:rsidR="00401C56" w:rsidRDefault="00401C56" w:rsidP="00401C56">
      <w:pPr>
        <w:pStyle w:val="Tableheading"/>
      </w:pPr>
      <w:r>
        <w:t>Top Model for Coral Richness with Interaction</w:t>
      </w:r>
    </w:p>
    <w:p w14:paraId="767B800A" w14:textId="77777777" w:rsidR="00401C56" w:rsidRDefault="00401C56" w:rsidP="00401C56">
      <w:pPr>
        <w:pStyle w:val="Tableheading"/>
      </w:pPr>
      <w:r>
        <w:t>Call:</w:t>
      </w:r>
    </w:p>
    <w:p w14:paraId="7AEC05D3" w14:textId="77777777" w:rsidR="00401C56" w:rsidRDefault="00401C56" w:rsidP="00401C56">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 </w:t>
      </w:r>
    </w:p>
    <w:p w14:paraId="4BA87C24" w14:textId="77777777" w:rsidR="00401C56" w:rsidRDefault="00401C56" w:rsidP="00401C56">
      <w:pPr>
        <w:pStyle w:val="Tableheading"/>
      </w:pPr>
      <w:r>
        <w:t xml:space="preserve">    Year * </w:t>
      </w:r>
      <w:proofErr w:type="spellStart"/>
      <w:r>
        <w:t>Percent_Coral_Cover</w:t>
      </w:r>
      <w:proofErr w:type="spellEnd"/>
      <w:r>
        <w:t xml:space="preserve">, data = variables, </w:t>
      </w:r>
      <w:proofErr w:type="spellStart"/>
      <w:r>
        <w:t>init.theta</w:t>
      </w:r>
      <w:proofErr w:type="spellEnd"/>
      <w:r>
        <w:t xml:space="preserve"> = 525025.0814, </w:t>
      </w:r>
    </w:p>
    <w:p w14:paraId="19AF6119" w14:textId="77777777" w:rsidR="00401C56" w:rsidRDefault="00401C56" w:rsidP="00401C56">
      <w:pPr>
        <w:pStyle w:val="Tableheading"/>
      </w:pPr>
      <w:r>
        <w:t xml:space="preserve">    </w:t>
      </w:r>
      <w:proofErr w:type="gramStart"/>
      <w:r>
        <w:t>link</w:t>
      </w:r>
      <w:proofErr w:type="gramEnd"/>
      <w:r>
        <w:t xml:space="preserve"> = log)</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609CAD0A" w14:textId="77777777" w:rsidR="00401C56" w:rsidRDefault="00401C56" w:rsidP="00401C56">
      <w:pPr>
        <w:pStyle w:val="Tableheading"/>
      </w:pPr>
      <w:commentRangeStart w:id="211"/>
      <w:proofErr w:type="gramStart"/>
      <w:r>
        <w:lastRenderedPageBreak/>
        <w:t>Appendix 8.</w:t>
      </w:r>
      <w:proofErr w:type="gramEnd"/>
      <w:r>
        <w:t xml:space="preserve"> </w:t>
      </w:r>
      <w:commentRangeEnd w:id="211"/>
      <w:r>
        <w:rPr>
          <w:rStyle w:val="CommentReference"/>
        </w:rPr>
        <w:commentReference w:id="211"/>
      </w:r>
    </w:p>
    <w:p w14:paraId="75A733F8" w14:textId="77777777" w:rsidR="00401C56" w:rsidRDefault="00401C56" w:rsidP="00401C56">
      <w:pPr>
        <w:pStyle w:val="Tableheading"/>
      </w:pPr>
      <w:r>
        <w:t>Top Model for Sponge Richness</w:t>
      </w:r>
    </w:p>
    <w:p w14:paraId="2A819B0B" w14:textId="77777777" w:rsidR="00401C56" w:rsidRDefault="00401C56" w:rsidP="00401C56">
      <w:pPr>
        <w:pStyle w:val="Tableheading"/>
      </w:pPr>
      <w:r>
        <w:t>Call:</w:t>
      </w:r>
    </w:p>
    <w:p w14:paraId="4925C8B1" w14:textId="77777777" w:rsidR="00401C56" w:rsidRDefault="00401C56" w:rsidP="00401C56">
      <w:pPr>
        <w:pStyle w:val="Tableheading"/>
      </w:pPr>
      <w:proofErr w:type="spellStart"/>
      <w:proofErr w:type="gramStart"/>
      <w:r>
        <w:t>glm.nb</w:t>
      </w:r>
      <w:proofErr w:type="spellEnd"/>
      <w:r>
        <w:t>(</w:t>
      </w:r>
      <w:proofErr w:type="gramEnd"/>
      <w:r>
        <w:t xml:space="preserve">formula = </w:t>
      </w:r>
      <w:proofErr w:type="spellStart"/>
      <w:r>
        <w:t>Sponge_Richness</w:t>
      </w:r>
      <w:proofErr w:type="spellEnd"/>
      <w:r>
        <w:t xml:space="preserve"> ~ </w:t>
      </w:r>
      <w:proofErr w:type="spellStart"/>
      <w:r>
        <w:t>Percent_Coral_Cover</w:t>
      </w:r>
      <w:proofErr w:type="spellEnd"/>
      <w:r>
        <w:t xml:space="preserve"> + Year + </w:t>
      </w:r>
    </w:p>
    <w:p w14:paraId="49910405" w14:textId="77777777" w:rsidR="00401C56" w:rsidRDefault="00401C56" w:rsidP="00401C56">
      <w:pPr>
        <w:pStyle w:val="Tableheading"/>
      </w:pPr>
      <w:r>
        <w:t xml:space="preserve">    Site, data = variables, </w:t>
      </w:r>
      <w:proofErr w:type="spellStart"/>
      <w:r>
        <w:t>init.theta</w:t>
      </w:r>
      <w:proofErr w:type="spellEnd"/>
      <w:r>
        <w:t xml:space="preserve"> = 758421.4871, link = log)</w:t>
      </w:r>
    </w:p>
    <w:p w14:paraId="5B5405DD" w14:textId="77777777"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59D3674B" w14:textId="77777777" w:rsidR="00401C56" w:rsidRDefault="00401C56" w:rsidP="00401C56">
      <w:pPr>
        <w:pStyle w:val="Tableheading"/>
      </w:pPr>
      <w:commentRangeStart w:id="212"/>
      <w:proofErr w:type="gramStart"/>
      <w:r>
        <w:lastRenderedPageBreak/>
        <w:t>Appendix 9.</w:t>
      </w:r>
      <w:proofErr w:type="gramEnd"/>
      <w:r>
        <w:t xml:space="preserve"> </w:t>
      </w:r>
      <w:commentRangeEnd w:id="212"/>
      <w:r>
        <w:rPr>
          <w:rStyle w:val="CommentReference"/>
        </w:rPr>
        <w:commentReference w:id="212"/>
      </w:r>
    </w:p>
    <w:p w14:paraId="1E2E8C0E" w14:textId="77777777" w:rsidR="00401C56" w:rsidRDefault="00401C56" w:rsidP="00401C56">
      <w:pPr>
        <w:pStyle w:val="Tableheading"/>
      </w:pPr>
      <w:r>
        <w:t>Top Model for Fish Richness</w:t>
      </w:r>
    </w:p>
    <w:p w14:paraId="7ABFA676" w14:textId="77777777" w:rsidR="00401C56" w:rsidRDefault="00401C56" w:rsidP="00401C56">
      <w:pPr>
        <w:pStyle w:val="Tableheading"/>
      </w:pPr>
      <w:r>
        <w:t>Call:</w:t>
      </w:r>
    </w:p>
    <w:p w14:paraId="2561F19B" w14:textId="77777777" w:rsidR="00401C56" w:rsidRDefault="00401C56" w:rsidP="00401C56">
      <w:pPr>
        <w:pStyle w:val="Tableheading"/>
      </w:pPr>
      <w:proofErr w:type="spellStart"/>
      <w:proofErr w:type="gramStart"/>
      <w:r>
        <w:t>glm.nb</w:t>
      </w:r>
      <w:proofErr w:type="spellEnd"/>
      <w:r>
        <w:t>(</w:t>
      </w:r>
      <w:proofErr w:type="gramEnd"/>
      <w:r>
        <w:t xml:space="preserve">formula = </w:t>
      </w:r>
      <w:proofErr w:type="spellStart"/>
      <w:r>
        <w:t>Fish_Richness</w:t>
      </w:r>
      <w:proofErr w:type="spellEnd"/>
      <w:r>
        <w:t xml:space="preserve"> ~ Rugosity + Site, data = variables, </w:t>
      </w:r>
    </w:p>
    <w:p w14:paraId="397EA100" w14:textId="77777777" w:rsidR="00401C56" w:rsidRDefault="00401C56" w:rsidP="00401C56">
      <w:pPr>
        <w:pStyle w:val="Tableheading"/>
      </w:pPr>
      <w:r>
        <w:t xml:space="preserve">    </w:t>
      </w:r>
      <w:proofErr w:type="spellStart"/>
      <w:r>
        <w:t>init.theta</w:t>
      </w:r>
      <w:proofErr w:type="spellEnd"/>
      <w:r>
        <w:t xml:space="preserve"> = 861139.6088, link = log)</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2884DBC1" w14:textId="77777777" w:rsidR="00401C56" w:rsidRDefault="00401C56" w:rsidP="00401C56">
      <w:pPr>
        <w:pStyle w:val="Tableheading"/>
      </w:pPr>
      <w:commentRangeStart w:id="213"/>
      <w:proofErr w:type="gramStart"/>
      <w:r>
        <w:lastRenderedPageBreak/>
        <w:t>Appendix 10.</w:t>
      </w:r>
      <w:proofErr w:type="gramEnd"/>
      <w:r>
        <w:t xml:space="preserve"> </w:t>
      </w:r>
      <w:commentRangeEnd w:id="213"/>
      <w:r>
        <w:rPr>
          <w:rStyle w:val="CommentReference"/>
        </w:rPr>
        <w:commentReference w:id="213"/>
      </w:r>
    </w:p>
    <w:p w14:paraId="0BEF32B7" w14:textId="77777777" w:rsidR="00401C56" w:rsidRDefault="00401C56" w:rsidP="00401C56">
      <w:pPr>
        <w:pStyle w:val="Tableheading"/>
      </w:pPr>
      <w:r>
        <w:t>Top Model for Combined Richness</w:t>
      </w:r>
    </w:p>
    <w:p w14:paraId="72794169" w14:textId="77777777" w:rsidR="00401C56" w:rsidRDefault="00401C56" w:rsidP="00401C56">
      <w:pPr>
        <w:pStyle w:val="Tableheading"/>
      </w:pPr>
      <w:r>
        <w:t>Call:</w:t>
      </w:r>
    </w:p>
    <w:p w14:paraId="30CF5C6C" w14:textId="77777777" w:rsidR="00401C56" w:rsidRDefault="00401C56" w:rsidP="00401C56">
      <w:pPr>
        <w:pStyle w:val="Tableheading"/>
      </w:pPr>
      <w:proofErr w:type="spellStart"/>
      <w:proofErr w:type="gramStart"/>
      <w:r>
        <w:t>glm.nb</w:t>
      </w:r>
      <w:proofErr w:type="spellEnd"/>
      <w:r>
        <w:t>(</w:t>
      </w:r>
      <w:proofErr w:type="gramEnd"/>
      <w:r>
        <w:t xml:space="preserve">formula = </w:t>
      </w:r>
      <w:proofErr w:type="spellStart"/>
      <w:r>
        <w:t>Combined_Richness</w:t>
      </w:r>
      <w:proofErr w:type="spellEnd"/>
      <w:r>
        <w:t xml:space="preserve"> ~ Rugosity + Year + Site, </w:t>
      </w:r>
    </w:p>
    <w:p w14:paraId="1E1957B4" w14:textId="77777777" w:rsidR="00401C56" w:rsidRDefault="00401C56" w:rsidP="00401C56">
      <w:pPr>
        <w:pStyle w:val="Tableheading"/>
      </w:pPr>
      <w:r>
        <w:t xml:space="preserve">    </w:t>
      </w:r>
      <w:proofErr w:type="gramStart"/>
      <w:r>
        <w:t>data</w:t>
      </w:r>
      <w:proofErr w:type="gramEnd"/>
      <w:r>
        <w:t xml:space="preserve"> = variables, </w:t>
      </w:r>
      <w:proofErr w:type="spellStart"/>
      <w:r>
        <w:t>init.theta</w:t>
      </w:r>
      <w:proofErr w:type="spellEnd"/>
      <w:r>
        <w:t xml:space="preserve"> = 1954589.094, link = log)</w:t>
      </w:r>
    </w:p>
    <w:p w14:paraId="4D465E45" w14:textId="77777777"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214"/>
      <w:r>
        <w:t>Figure</w:t>
      </w:r>
      <w:commentRangeEnd w:id="214"/>
      <w:r>
        <w:rPr>
          <w:rStyle w:val="CommentReference"/>
        </w:rPr>
        <w:commentReference w:id="214"/>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D548B44" w14:textId="77777777" w:rsidR="00401C56" w:rsidRDefault="00401C56" w:rsidP="00401C56">
      <w:pPr>
        <w:pStyle w:val="Tableheading"/>
        <w:ind w:left="0" w:firstLine="0"/>
      </w:pPr>
      <w:r>
        <w:rPr>
          <w:noProof/>
        </w:rPr>
        <w:lastRenderedPageBreak/>
        <w:drawing>
          <wp:inline distT="0" distB="0" distL="0" distR="0" wp14:anchorId="29376708" wp14:editId="4D7879EB">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1F6F8CD7" w14:textId="77777777" w:rsidR="00401C56" w:rsidRDefault="00401C56" w:rsidP="00401C56">
      <w:pPr>
        <w:pStyle w:val="Tableheading"/>
      </w:pPr>
      <w:commentRangeStart w:id="215"/>
      <w:r>
        <w:t>Figure</w:t>
      </w:r>
      <w:commentRangeEnd w:id="215"/>
      <w:r>
        <w:rPr>
          <w:rStyle w:val="CommentReference"/>
        </w:rPr>
        <w:commentReference w:id="215"/>
      </w:r>
      <w:r>
        <w:t xml:space="preserve"> #. Competitive models 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57AE57B" w14:textId="77777777" w:rsidR="00401C56" w:rsidRDefault="00401C56" w:rsidP="00401C56">
      <w:pPr>
        <w:pStyle w:val="Tableheading"/>
      </w:pPr>
      <w:r>
        <w:rPr>
          <w:noProof/>
        </w:rPr>
        <w:lastRenderedPageBreak/>
        <w:drawing>
          <wp:inline distT="0" distB="0" distL="0" distR="0" wp14:anchorId="21EA084F" wp14:editId="2A4D93AB">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26C25D34" w14:textId="77777777" w:rsidR="00401C56" w:rsidRDefault="00401C56" w:rsidP="00401C56">
      <w:pPr>
        <w:pStyle w:val="Tableheading"/>
      </w:pPr>
      <w:commentRangeStart w:id="216"/>
      <w:r>
        <w:t>Figure</w:t>
      </w:r>
      <w:commentRangeEnd w:id="216"/>
      <w:r>
        <w:rPr>
          <w:rStyle w:val="CommentReference"/>
        </w:rPr>
        <w:commentReference w:id="216"/>
      </w:r>
      <w:r>
        <w:t xml:space="preserve"> #.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097E4C3E" w14:textId="77777777" w:rsidR="00401C56" w:rsidRDefault="00401C56" w:rsidP="00401C56">
      <w:pPr>
        <w:pStyle w:val="Tableheading"/>
      </w:pPr>
      <w:r>
        <w:rPr>
          <w:noProof/>
        </w:rPr>
        <w:lastRenderedPageBreak/>
        <w:drawing>
          <wp:inline distT="0" distB="0" distL="0" distR="0" wp14:anchorId="7D26E035" wp14:editId="57745055">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4D3F8A6A" w14:textId="77777777" w:rsidR="00401C56" w:rsidRDefault="00401C56" w:rsidP="00401C56">
      <w:pPr>
        <w:pStyle w:val="Tableheading"/>
      </w:pPr>
      <w:commentRangeStart w:id="217"/>
      <w:r>
        <w:t>Figure</w:t>
      </w:r>
      <w:commentRangeEnd w:id="217"/>
      <w:r>
        <w:rPr>
          <w:rStyle w:val="CommentReference"/>
        </w:rPr>
        <w:commentReference w:id="217"/>
      </w:r>
      <w:r>
        <w:t xml:space="preserve"> #.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19ADDE93" w14:textId="77777777" w:rsidR="00401C56" w:rsidRDefault="00401C56" w:rsidP="00401C56">
      <w:pPr>
        <w:pStyle w:val="Tableheading"/>
      </w:pPr>
      <w:r>
        <w:rPr>
          <w:noProof/>
        </w:rPr>
        <w:lastRenderedPageBreak/>
        <w:drawing>
          <wp:inline distT="0" distB="0" distL="0" distR="0" wp14:anchorId="243AA91E" wp14:editId="7976AE60">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E406D9E" w14:textId="77777777" w:rsidR="00401C56" w:rsidRDefault="00401C56" w:rsidP="00401C56">
      <w:pPr>
        <w:pStyle w:val="Tableheading"/>
      </w:pPr>
      <w:commentRangeStart w:id="218"/>
      <w:r>
        <w:t>Figure</w:t>
      </w:r>
      <w:commentRangeEnd w:id="218"/>
      <w:r>
        <w:rPr>
          <w:rStyle w:val="CommentReference"/>
        </w:rPr>
        <w:commentReference w:id="218"/>
      </w:r>
      <w:r>
        <w:t xml:space="preserve"> #. The most competitive model for predicting combined richness, a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bookmarkEnd w:id="184"/>
    <w:p w14:paraId="7D13EFC8" w14:textId="48AEB3FF" w:rsidR="00D813D1" w:rsidRDefault="00D813D1" w:rsidP="00401C56">
      <w:pPr>
        <w:pStyle w:val="Heading2"/>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12-07T12:35:00Z" w:initials="N">
    <w:p w14:paraId="73ACD26E" w14:textId="791A6CE0" w:rsidR="0029035A" w:rsidRDefault="0029035A">
      <w:pPr>
        <w:pStyle w:val="CommentText"/>
      </w:pPr>
      <w:r>
        <w:rPr>
          <w:rStyle w:val="CommentReference"/>
        </w:rPr>
        <w:annotationRef/>
      </w:r>
      <w:r>
        <w:t xml:space="preserve">Rachel: 1) clean up GitHub 2) add readme file 3) include </w:t>
      </w:r>
      <w:proofErr w:type="spellStart"/>
      <w:r>
        <w:t>Github</w:t>
      </w:r>
      <w:proofErr w:type="spellEnd"/>
      <w:r>
        <w:t xml:space="preserve"> info in manuscript</w:t>
      </w:r>
    </w:p>
  </w:comment>
  <w:comment w:id="2" w:author="Nicole" w:date="2019-12-06T23:10:00Z" w:initials="N">
    <w:p w14:paraId="47DEFF18" w14:textId="128266C3" w:rsidR="0029035A" w:rsidRDefault="0029035A">
      <w:pPr>
        <w:pStyle w:val="CommentText"/>
      </w:pPr>
      <w:r>
        <w:rPr>
          <w:rStyle w:val="CommentReference"/>
        </w:rPr>
        <w:annotationRef/>
      </w:r>
      <w:r>
        <w:t>Make edits to other abstract and copy changes here</w:t>
      </w:r>
    </w:p>
  </w:comment>
  <w:comment w:id="8" w:author="Nicole" w:date="2019-12-11T14:21:00Z" w:initials="N">
    <w:p w14:paraId="3E58E54B" w14:textId="77777777" w:rsidR="0029035A" w:rsidRDefault="0029035A" w:rsidP="00FD751A">
      <w:pPr>
        <w:pStyle w:val="CommentText"/>
      </w:pPr>
      <w:r>
        <w:rPr>
          <w:rStyle w:val="CommentReference"/>
        </w:rPr>
        <w:annotationRef/>
      </w:r>
      <w:r>
        <w:t>***Nicole: copy finalized captions here; double-check page numbers</w:t>
      </w:r>
    </w:p>
  </w:comment>
  <w:comment w:id="10" w:author="Nicole" w:date="2019-12-11T14:22:00Z" w:initials="N">
    <w:p w14:paraId="2CF368B7" w14:textId="77777777" w:rsidR="0029035A" w:rsidRDefault="0029035A" w:rsidP="00FD751A">
      <w:pPr>
        <w:pStyle w:val="CommentText"/>
      </w:pPr>
      <w:r>
        <w:rPr>
          <w:rStyle w:val="CommentReference"/>
        </w:rPr>
        <w:annotationRef/>
      </w:r>
      <w:r>
        <w:t xml:space="preserve">***Nicole: renumber figures and appendices in text when order is determined; copy finalized captions here; double-check page numbers </w:t>
      </w:r>
    </w:p>
  </w:comment>
  <w:comment w:id="12" w:author="Nicole" w:date="2019-12-11T14:22:00Z" w:initials="N">
    <w:p w14:paraId="748DF4DD" w14:textId="77777777" w:rsidR="0029035A" w:rsidRDefault="0029035A" w:rsidP="00FD751A">
      <w:pPr>
        <w:pStyle w:val="CommentText"/>
      </w:pPr>
      <w:r>
        <w:rPr>
          <w:rStyle w:val="CommentReference"/>
        </w:rPr>
        <w:annotationRef/>
      </w:r>
      <w:r>
        <w:t>***Nicole: renumber figures and appendices in text when order is determined; copy finalized captions here; double-check page numbers</w:t>
      </w:r>
    </w:p>
  </w:comment>
  <w:comment w:id="14" w:author="Graham Forrester" w:date="2019-12-11T14:22:00Z" w:initials="GF">
    <w:p w14:paraId="2DBA917A" w14:textId="04F7A92A" w:rsidR="0029035A" w:rsidRDefault="0029035A" w:rsidP="00FD751A">
      <w:pPr>
        <w:pStyle w:val="CommentText"/>
      </w:pPr>
      <w:r>
        <w:rPr>
          <w:rStyle w:val="CommentReference"/>
        </w:rPr>
        <w:annotationRef/>
      </w:r>
      <w:r>
        <w:t xml:space="preserve">To discuss later…..I believe </w:t>
      </w:r>
      <w:proofErr w:type="spellStart"/>
      <w:r>
        <w:t>Lianna</w:t>
      </w:r>
      <w:proofErr w:type="spellEnd"/>
      <w:r>
        <w:t xml:space="preserve"> will want to be an author and, if that is justified then so is making Linda an author.  If we do this, it well be if they contribute to future drafts of the MS, and if we all agree after a discussion among the 4 of that everyone’s contribution merits authorship.</w:t>
      </w:r>
    </w:p>
  </w:comment>
  <w:comment w:id="16" w:author="Nicole" w:date="2019-12-06T23:08:00Z" w:initials="N">
    <w:p w14:paraId="6AF0B8B8" w14:textId="59F37D85" w:rsidR="0029035A" w:rsidRDefault="0029035A">
      <w:pPr>
        <w:pStyle w:val="CommentText"/>
      </w:pPr>
      <w:r>
        <w:rPr>
          <w:rStyle w:val="CommentReference"/>
        </w:rPr>
        <w:annotationRef/>
      </w:r>
      <w:proofErr w:type="spellStart"/>
      <w:r>
        <w:t>Gavino</w:t>
      </w:r>
      <w:proofErr w:type="spellEnd"/>
      <w:r>
        <w:t>: Revise abstract, introduction, and conclusions, to make them more clear about your findings were.</w:t>
      </w:r>
    </w:p>
  </w:comment>
  <w:comment w:id="17" w:author="Nicole" w:date="2019-12-06T23:35:00Z" w:initials="N">
    <w:p w14:paraId="31C9E31F" w14:textId="77777777" w:rsidR="0029035A" w:rsidRDefault="0029035A"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29035A" w:rsidRDefault="0029035A" w:rsidP="00226D8D">
      <w:pPr>
        <w:pStyle w:val="CommentText"/>
      </w:pPr>
    </w:p>
    <w:p w14:paraId="79ACD2B7" w14:textId="4F572B1A" w:rsidR="0029035A" w:rsidRDefault="0029035A" w:rsidP="00226D8D">
      <w:pPr>
        <w:pStyle w:val="CommentText"/>
      </w:pPr>
      <w:r>
        <w:t>All are basic elements of a standard abstract for a journal manuscript.</w:t>
      </w:r>
    </w:p>
  </w:comment>
  <w:comment w:id="18" w:author="Nicole" w:date="2019-12-06T23:35:00Z" w:initials="N">
    <w:p w14:paraId="1CE0A692" w14:textId="7162E309" w:rsidR="0029035A" w:rsidRDefault="0029035A"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29035A" w:rsidRDefault="0029035A">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29035A" w:rsidRDefault="0029035A">
      <w:pPr>
        <w:pStyle w:val="CommentText"/>
      </w:pPr>
      <w:r>
        <w:rPr>
          <w:rStyle w:val="CommentReference"/>
        </w:rPr>
        <w:annotationRef/>
      </w:r>
      <w:r>
        <w:t>Carlos: replace with “such as”</w:t>
      </w:r>
    </w:p>
  </w:comment>
  <w:comment w:id="21" w:author="Nicole" w:date="2019-12-06T23:20:00Z" w:initials="N">
    <w:p w14:paraId="54D9CB19" w14:textId="6B48C98E" w:rsidR="0029035A" w:rsidRDefault="0029035A">
      <w:pPr>
        <w:pStyle w:val="CommentText"/>
      </w:pPr>
      <w:r>
        <w:rPr>
          <w:rStyle w:val="CommentReference"/>
        </w:rPr>
        <w:annotationRef/>
      </w:r>
      <w:r>
        <w:t>Carlos: delete</w:t>
      </w:r>
    </w:p>
  </w:comment>
  <w:comment w:id="22" w:author="Nicole" w:date="2019-12-06T23:22:00Z" w:initials="N">
    <w:p w14:paraId="00CC0771" w14:textId="4A8FE1CE" w:rsidR="0029035A" w:rsidRDefault="0029035A">
      <w:pPr>
        <w:pStyle w:val="CommentText"/>
      </w:pPr>
      <w:r>
        <w:rPr>
          <w:rStyle w:val="CommentReference"/>
        </w:rPr>
        <w:annotationRef/>
      </w:r>
      <w:r>
        <w:t>Carlos: delete</w:t>
      </w:r>
    </w:p>
  </w:comment>
  <w:comment w:id="23" w:author="Nicole" w:date="2019-12-06T23:36:00Z" w:initials="N">
    <w:p w14:paraId="4EADB099" w14:textId="0F90673B" w:rsidR="0029035A" w:rsidRPr="00226D8D" w:rsidRDefault="0029035A">
      <w:pPr>
        <w:pStyle w:val="CommentText"/>
        <w:rPr>
          <w:b/>
        </w:rPr>
      </w:pPr>
      <w:r>
        <w:rPr>
          <w:rStyle w:val="CommentReference"/>
        </w:rPr>
        <w:annotationRef/>
      </w:r>
      <w:r>
        <w:t>Brian: don’t know what “top” is. Top of what?</w:t>
      </w:r>
    </w:p>
  </w:comment>
  <w:comment w:id="24" w:author="Nicole" w:date="2019-12-07T12:36:00Z" w:initials="N">
    <w:p w14:paraId="05CFB561" w14:textId="4F4A6C1C" w:rsidR="0029035A" w:rsidRDefault="0029035A">
      <w:pPr>
        <w:pStyle w:val="CommentText"/>
      </w:pPr>
      <w:r>
        <w:rPr>
          <w:rStyle w:val="CommentReference"/>
        </w:rPr>
        <w:annotationRef/>
      </w:r>
      <w:r>
        <w:t>Rachel: insert main results here</w:t>
      </w:r>
    </w:p>
  </w:comment>
  <w:comment w:id="25" w:author="Nicole" w:date="2019-12-06T23:36:00Z" w:initials="N">
    <w:p w14:paraId="5EC92C64" w14:textId="77777777" w:rsidR="0029035A" w:rsidRDefault="0029035A"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29035A" w:rsidRDefault="0029035A" w:rsidP="00226D8D">
      <w:pPr>
        <w:pStyle w:val="CommentText"/>
      </w:pPr>
    </w:p>
    <w:p w14:paraId="5C100588" w14:textId="77777777" w:rsidR="0029035A" w:rsidRDefault="0029035A" w:rsidP="00226D8D">
      <w:pPr>
        <w:pStyle w:val="CommentText"/>
      </w:pPr>
      <w:r>
        <w:t>It would be much better to have concrete statements about your findings. And a clarity of why they matter.</w:t>
      </w:r>
    </w:p>
    <w:p w14:paraId="6DB12113" w14:textId="77777777" w:rsidR="0029035A" w:rsidRDefault="0029035A" w:rsidP="00226D8D">
      <w:pPr>
        <w:pStyle w:val="CommentText"/>
      </w:pPr>
    </w:p>
    <w:p w14:paraId="31D50DBD" w14:textId="2BD687B7" w:rsidR="0029035A" w:rsidRDefault="0029035A"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29035A" w:rsidRDefault="0029035A" w:rsidP="00226D8D">
      <w:pPr>
        <w:pStyle w:val="CommentText"/>
      </w:pPr>
      <w:r>
        <w:rPr>
          <w:rStyle w:val="CommentReference"/>
        </w:rPr>
        <w:annotationRef/>
      </w:r>
      <w:r>
        <w:t>Brian: I read this sentence as....if you collect data on more things you MAY learn how coral reefs are changing.</w:t>
      </w:r>
    </w:p>
    <w:p w14:paraId="6EB4F17A" w14:textId="77777777" w:rsidR="0029035A" w:rsidRDefault="0029035A" w:rsidP="00226D8D">
      <w:pPr>
        <w:pStyle w:val="CommentText"/>
      </w:pPr>
    </w:p>
    <w:p w14:paraId="2EA0D9F2" w14:textId="77777777" w:rsidR="0029035A" w:rsidRDefault="0029035A" w:rsidP="00226D8D">
      <w:pPr>
        <w:pStyle w:val="CommentText"/>
      </w:pPr>
      <w:r>
        <w:t>Is that an informative sentence?</w:t>
      </w:r>
    </w:p>
    <w:p w14:paraId="6BD5DFB8" w14:textId="77777777" w:rsidR="0029035A" w:rsidRDefault="0029035A" w:rsidP="00226D8D">
      <w:pPr>
        <w:pStyle w:val="CommentText"/>
      </w:pPr>
    </w:p>
    <w:p w14:paraId="06F488A3" w14:textId="77777777" w:rsidR="0029035A" w:rsidRDefault="0029035A" w:rsidP="00226D8D">
      <w:pPr>
        <w:pStyle w:val="CommentText"/>
      </w:pPr>
      <w:r>
        <w:t>You should end abstract with a conclusion sentence or two to place your major findings in the context of the current state of knowledge.</w:t>
      </w:r>
    </w:p>
    <w:p w14:paraId="6E2A932E" w14:textId="77777777" w:rsidR="0029035A" w:rsidRDefault="0029035A" w:rsidP="00226D8D">
      <w:pPr>
        <w:pStyle w:val="CommentText"/>
      </w:pPr>
    </w:p>
    <w:p w14:paraId="60213765" w14:textId="725D2DDD" w:rsidR="0029035A" w:rsidRDefault="0029035A" w:rsidP="00226D8D">
      <w:pPr>
        <w:pStyle w:val="CommentText"/>
      </w:pPr>
      <w:r>
        <w:t>I would like to see more definitive statements of your findings and conclusions.</w:t>
      </w:r>
    </w:p>
  </w:comment>
  <w:comment w:id="28" w:author="Graham Forrester" w:date="2019-12-03T11:31:00Z" w:initials="GF">
    <w:p w14:paraId="30382E06" w14:textId="6ABD36DB" w:rsidR="0029035A" w:rsidRDefault="0029035A">
      <w:pPr>
        <w:pStyle w:val="CommentText"/>
      </w:pPr>
      <w:r>
        <w:rPr>
          <w:rStyle w:val="CommentReference"/>
        </w:rPr>
        <w:annotationRef/>
      </w:r>
      <w:r>
        <w:t>Consider rearranging so the general issues come first, then introduce coral reefs later.</w:t>
      </w:r>
    </w:p>
  </w:comment>
  <w:comment w:id="30" w:author="Nicole" w:date="2019-11-18T00:11:00Z" w:initials="N">
    <w:p w14:paraId="2DE7AC69" w14:textId="1975A548" w:rsidR="0029035A" w:rsidRDefault="0029035A" w:rsidP="00A679EA">
      <w:pPr>
        <w:pStyle w:val="CommentText"/>
        <w:ind w:firstLine="0"/>
      </w:pPr>
      <w:r>
        <w:rPr>
          <w:rStyle w:val="CommentReference"/>
        </w:rPr>
        <w:annotationRef/>
      </w:r>
      <w:r>
        <w:t>Main Point: Biodiversity is declining globally and that’s bad. We use richness to study these declines.</w:t>
      </w:r>
    </w:p>
  </w:comment>
  <w:comment w:id="31" w:author="Nicole" w:date="2019-11-18T00:11:00Z" w:initials="N">
    <w:p w14:paraId="2D513D92" w14:textId="2C2C4F19" w:rsidR="0029035A" w:rsidRDefault="0029035A">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2" w:author="Nicole" w:date="2019-11-18T00:11:00Z" w:initials="N">
    <w:p w14:paraId="3AE34301" w14:textId="30B9D9EB" w:rsidR="0029035A" w:rsidRDefault="0029035A">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29035A" w:rsidRDefault="0029035A">
      <w:pPr>
        <w:pStyle w:val="CommentText"/>
      </w:pPr>
    </w:p>
    <w:p w14:paraId="535203B4" w14:textId="1A92ABAD" w:rsidR="0029035A" w:rsidRDefault="0029035A">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33" w:author="Nicole" w:date="2019-11-18T00:11:00Z" w:initials="N">
    <w:p w14:paraId="22EFE346" w14:textId="4FA2BD8C" w:rsidR="0029035A" w:rsidRDefault="0029035A">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4" w:author="Graham Forrester" w:date="2019-12-03T11:34:00Z" w:initials="GF">
    <w:p w14:paraId="4DAD7A81" w14:textId="77777777" w:rsidR="0029035A" w:rsidRDefault="0029035A" w:rsidP="00FB6DD0">
      <w:pPr>
        <w:pStyle w:val="CommentText"/>
      </w:pPr>
      <w:r>
        <w:rPr>
          <w:rStyle w:val="CommentReference"/>
        </w:rPr>
        <w:annotationRef/>
      </w:r>
      <w:r>
        <w:t xml:space="preserve">Before introducing coral reefs, could add a new paragraph about various ways to choose surrogates (e.g. higher taxa, cross-taxa, subset taxa from </w:t>
      </w:r>
      <w:proofErr w:type="spellStart"/>
      <w:r>
        <w:t>Melin</w:t>
      </w:r>
      <w:proofErr w:type="spellEnd"/>
      <w:r>
        <w:t>), then describe how we made out choice, i.e. mostly pragmatism</w:t>
      </w:r>
    </w:p>
  </w:comment>
  <w:comment w:id="35" w:author="Nicole" w:date="2019-11-18T00:11:00Z" w:initials="N">
    <w:p w14:paraId="13418041" w14:textId="77777777" w:rsidR="0029035A" w:rsidRDefault="0029035A"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29035A" w:rsidRDefault="0029035A" w:rsidP="00FB6DD0">
      <w:pPr>
        <w:pStyle w:val="CommentText"/>
        <w:rPr>
          <w:rStyle w:val="CommentReference"/>
        </w:rPr>
      </w:pPr>
    </w:p>
    <w:p w14:paraId="44ED02DC" w14:textId="77777777" w:rsidR="0029035A" w:rsidRDefault="0029035A"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29035A" w:rsidRDefault="0029035A" w:rsidP="00FB6DD0">
      <w:pPr>
        <w:pStyle w:val="CommentText"/>
      </w:pPr>
      <w:r>
        <w:rPr>
          <w:rStyle w:val="CommentReference"/>
        </w:rPr>
        <w:annotationRef/>
      </w:r>
    </w:p>
    <w:p w14:paraId="5C51C170" w14:textId="77777777" w:rsidR="0029035A" w:rsidRDefault="0029035A"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6" w:author="Nicole" w:date="2019-11-18T00:11:00Z" w:initials="N">
    <w:p w14:paraId="5E494665" w14:textId="77777777" w:rsidR="0029035A" w:rsidRDefault="0029035A"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8T00:11:00Z" w:initials="N">
    <w:p w14:paraId="0C1DFA34" w14:textId="77777777" w:rsidR="0029035A" w:rsidRDefault="0029035A"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8" w:author="Nicole" w:date="2019-12-11T15:19:00Z" w:initials="N">
    <w:p w14:paraId="2B166632" w14:textId="10F616B6" w:rsidR="0029035A" w:rsidRDefault="0029035A">
      <w:pPr>
        <w:pStyle w:val="CommentText"/>
      </w:pPr>
      <w:r>
        <w:rPr>
          <w:rStyle w:val="CommentReference"/>
        </w:rPr>
        <w:annotationRef/>
      </w:r>
      <w:r>
        <w:t xml:space="preserve">***Nicole: </w:t>
      </w:r>
      <w:r w:rsidR="00357248">
        <w:t>format in reference manager</w:t>
      </w:r>
    </w:p>
  </w:comment>
  <w:comment w:id="39" w:author="Nicole" w:date="2019-12-11T15:20:00Z" w:initials="N">
    <w:p w14:paraId="5BFA1DC5" w14:textId="48F6C654" w:rsidR="00357248" w:rsidRDefault="00357248">
      <w:pPr>
        <w:pStyle w:val="CommentText"/>
      </w:pPr>
      <w:r>
        <w:rPr>
          <w:rStyle w:val="CommentReference"/>
        </w:rPr>
        <w:annotationRef/>
      </w:r>
      <w:r>
        <w:t>***Nicole: format in reference manager</w:t>
      </w:r>
    </w:p>
  </w:comment>
  <w:comment w:id="40" w:author="Nicole" w:date="2019-11-18T00:11:00Z" w:initials="N">
    <w:p w14:paraId="7CC9BF48" w14:textId="77777777" w:rsidR="0029035A" w:rsidRDefault="0029035A"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1" w:author="Nicole" w:date="2019-11-18T00:11:00Z" w:initials="N">
    <w:p w14:paraId="148666FC" w14:textId="77777777" w:rsidR="0029035A" w:rsidRDefault="0029035A"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2" w:author="Nicole" w:date="2019-11-18T00:11:00Z" w:initials="N">
    <w:p w14:paraId="5BF135E2" w14:textId="77777777" w:rsidR="0029035A" w:rsidRDefault="0029035A"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4" w:author="Nicole" w:date="2019-11-18T00:11:00Z" w:initials="N">
    <w:p w14:paraId="4FAD1483" w14:textId="77777777" w:rsidR="0029035A" w:rsidRDefault="0029035A"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5" w:author="Nicole" w:date="2019-12-06T23:41:00Z" w:initials="N">
    <w:p w14:paraId="3DF8D7A2" w14:textId="77777777" w:rsidR="0029035A" w:rsidRDefault="0029035A" w:rsidP="00A0565F">
      <w:pPr>
        <w:pStyle w:val="CommentText"/>
      </w:pPr>
      <w:r>
        <w:rPr>
          <w:rStyle w:val="CommentReference"/>
        </w:rPr>
        <w:annotationRef/>
      </w:r>
      <w:r>
        <w:t xml:space="preserve">Brian: </w:t>
      </w:r>
      <w:r w:rsidRPr="00226D8D">
        <w:t>Add additional sentence on exactly why a consistent relationship is needed.</w:t>
      </w:r>
    </w:p>
  </w:comment>
  <w:comment w:id="43" w:author="Graham Forrester" w:date="2019-12-03T11:41:00Z" w:initials="GF">
    <w:p w14:paraId="0E7526DD" w14:textId="77777777" w:rsidR="0029035A" w:rsidRDefault="0029035A" w:rsidP="00A0565F">
      <w:pPr>
        <w:pStyle w:val="CommentText"/>
      </w:pPr>
      <w:r>
        <w:rPr>
          <w:rStyle w:val="CommentReference"/>
        </w:rPr>
        <w:annotationRef/>
      </w:r>
      <w:r>
        <w:t>This is the key point of originality and so should be emphasized.</w:t>
      </w:r>
    </w:p>
  </w:comment>
  <w:comment w:id="46" w:author="Nicole" w:date="2019-11-18T00:11:00Z" w:initials="N">
    <w:p w14:paraId="3F60AAED" w14:textId="77777777" w:rsidR="0029035A" w:rsidRDefault="0029035A"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29035A" w:rsidRDefault="0029035A" w:rsidP="00A0565F">
      <w:pPr>
        <w:pStyle w:val="CommentText"/>
      </w:pPr>
    </w:p>
    <w:p w14:paraId="1F1D95B1" w14:textId="77777777" w:rsidR="0029035A" w:rsidRDefault="0029035A"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29035A" w:rsidRDefault="0029035A" w:rsidP="00A0565F">
      <w:pPr>
        <w:pStyle w:val="CommentText"/>
      </w:pPr>
    </w:p>
    <w:p w14:paraId="3C014B9F" w14:textId="77777777" w:rsidR="0029035A" w:rsidRDefault="0029035A"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29035A" w:rsidRDefault="0029035A" w:rsidP="00A0565F">
      <w:pPr>
        <w:pStyle w:val="CommentText"/>
      </w:pPr>
    </w:p>
    <w:p w14:paraId="6C0C89B5" w14:textId="77777777" w:rsidR="0029035A" w:rsidRDefault="0029035A"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7" w:author="Nicole" w:date="2019-12-06T23:44:00Z" w:initials="N">
    <w:p w14:paraId="02EF05DA" w14:textId="77777777" w:rsidR="0029035A" w:rsidRDefault="0029035A" w:rsidP="00B25C9B">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49" w:author="Nicole" w:date="2019-11-18T00:11:00Z" w:initials="N">
    <w:p w14:paraId="3B7CAA05" w14:textId="1C437E20" w:rsidR="0029035A" w:rsidRDefault="0029035A">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29035A" w:rsidRDefault="0029035A">
      <w:pPr>
        <w:pStyle w:val="CommentText"/>
      </w:pPr>
    </w:p>
    <w:p w14:paraId="134665B8" w14:textId="22EAF5FA" w:rsidR="0029035A" w:rsidRDefault="0029035A">
      <w:pPr>
        <w:pStyle w:val="CommentText"/>
      </w:pPr>
      <w:r>
        <w:t>Takeaway from Hughes 1994: Coral reefs are threatened by overfishing (Caribbean)</w:t>
      </w:r>
    </w:p>
    <w:p w14:paraId="1FE20F0B" w14:textId="77777777" w:rsidR="0029035A" w:rsidRDefault="0029035A">
      <w:pPr>
        <w:pStyle w:val="CommentText"/>
      </w:pPr>
    </w:p>
    <w:p w14:paraId="3E67DCA8" w14:textId="272390D1" w:rsidR="0029035A" w:rsidRDefault="0029035A" w:rsidP="00CD5F38">
      <w:pPr>
        <w:pStyle w:val="CommentText"/>
      </w:pPr>
      <w:r>
        <w:rPr>
          <w:rStyle w:val="CommentReference"/>
        </w:rPr>
        <w:annotationRef/>
      </w:r>
      <w:r>
        <w:t>Takeaway from Hughes 2017: Coral reefs are threatened by higher temperatures (</w:t>
      </w:r>
      <w:r w:rsidRPr="00FD7426">
        <w:t>Great Barrier Reef</w:t>
      </w:r>
      <w:r>
        <w:t>)</w:t>
      </w:r>
    </w:p>
  </w:comment>
  <w:comment w:id="50" w:author="Nicole" w:date="2019-11-18T00:11:00Z" w:initials="N">
    <w:p w14:paraId="4AAC37F0" w14:textId="11D6840E" w:rsidR="0029035A" w:rsidRDefault="0029035A"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51" w:author="Nicole" w:date="2019-11-18T00:11:00Z" w:initials="N">
    <w:p w14:paraId="5A679D1C" w14:textId="3671066B" w:rsidR="0029035A" w:rsidRDefault="0029035A">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29035A" w:rsidRDefault="0029035A">
      <w:pPr>
        <w:pStyle w:val="CommentText"/>
      </w:pPr>
    </w:p>
    <w:p w14:paraId="72C826D2" w14:textId="42CD8BDD" w:rsidR="0029035A" w:rsidRDefault="0029035A"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52" w:author="Nicole" w:date="2019-12-06T23:39:00Z" w:initials="N">
    <w:p w14:paraId="6BEEB570" w14:textId="2C0F1F60" w:rsidR="0029035A" w:rsidRDefault="0029035A">
      <w:pPr>
        <w:pStyle w:val="CommentText"/>
      </w:pPr>
      <w:r>
        <w:rPr>
          <w:rStyle w:val="CommentReference"/>
        </w:rPr>
        <w:annotationRef/>
      </w:r>
      <w:r>
        <w:t>Brian: what type of decline? Population? Distribution? Genetic diversity?</w:t>
      </w:r>
    </w:p>
  </w:comment>
  <w:comment w:id="53" w:author="Nicole" w:date="2019-11-18T00:11:00Z" w:initials="N">
    <w:p w14:paraId="7814FD76" w14:textId="77777777" w:rsidR="0029035A" w:rsidRDefault="0029035A"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29035A" w:rsidRDefault="0029035A" w:rsidP="00697406">
      <w:pPr>
        <w:pStyle w:val="CommentText"/>
      </w:pPr>
    </w:p>
    <w:p w14:paraId="5334DAB2" w14:textId="1D197F4F" w:rsidR="0029035A" w:rsidRDefault="0029035A"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55" w:author="Graham Forrester" w:date="2019-12-11T12:33:00Z" w:initials="GF">
    <w:p w14:paraId="2666862F" w14:textId="77777777" w:rsidR="0029035A" w:rsidRPr="000F4993" w:rsidRDefault="0029035A" w:rsidP="000F4993">
      <w:pPr>
        <w:spacing w:line="240" w:lineRule="auto"/>
        <w:ind w:firstLine="0"/>
      </w:pPr>
      <w:r>
        <w:rPr>
          <w:rStyle w:val="CommentReference"/>
        </w:rPr>
        <w:annotationRef/>
      </w:r>
      <w:proofErr w:type="spellStart"/>
      <w:r w:rsidRPr="000F4993">
        <w:rPr>
          <w:rFonts w:ascii="Source Sans Pro" w:hAnsi="Source Sans Pro"/>
          <w:color w:val="000000"/>
          <w:shd w:val="clear" w:color="auto" w:fill="FFFFFF"/>
        </w:rPr>
        <w:t>Deiner</w:t>
      </w:r>
      <w:proofErr w:type="spellEnd"/>
      <w:r w:rsidRPr="000F4993">
        <w:rPr>
          <w:rFonts w:ascii="Source Sans Pro" w:hAnsi="Source Sans Pro"/>
          <w:color w:val="000000"/>
          <w:shd w:val="clear" w:color="auto" w:fill="FFFFFF"/>
        </w:rPr>
        <w:t xml:space="preserve">, K. et al. (2017). Environmental DNA metabarcoding: Transforming how we survey animal and plant communities. </w:t>
      </w:r>
      <w:r w:rsidRPr="000F4993">
        <w:rPr>
          <w:rFonts w:ascii="Source Sans Pro" w:hAnsi="Source Sans Pro"/>
          <w:i/>
          <w:iCs/>
          <w:color w:val="000000"/>
          <w:shd w:val="clear" w:color="auto" w:fill="FFFFFF"/>
        </w:rPr>
        <w:t>Molecular Ecology</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26</w:t>
      </w:r>
      <w:r w:rsidRPr="000F4993">
        <w:rPr>
          <w:rFonts w:ascii="Source Sans Pro" w:hAnsi="Source Sans Pro"/>
          <w:color w:val="000000"/>
          <w:shd w:val="clear" w:color="auto" w:fill="FFFFFF"/>
        </w:rPr>
        <w:t>(21), 5872-5895.</w:t>
      </w:r>
    </w:p>
    <w:p w14:paraId="73A0325B" w14:textId="463674CB" w:rsidR="0029035A" w:rsidRDefault="0029035A">
      <w:pPr>
        <w:pStyle w:val="CommentText"/>
      </w:pPr>
    </w:p>
  </w:comment>
  <w:comment w:id="54" w:author="Nicole" w:date="2019-12-11T15:25:00Z" w:initials="N">
    <w:p w14:paraId="0665746D" w14:textId="3CC7FD5E" w:rsidR="00357248" w:rsidRDefault="00357248">
      <w:pPr>
        <w:pStyle w:val="CommentText"/>
      </w:pPr>
      <w:r>
        <w:rPr>
          <w:rStyle w:val="CommentReference"/>
        </w:rPr>
        <w:annotationRef/>
      </w:r>
      <w:r>
        <w:t>***Nicole: format in reference manager</w:t>
      </w:r>
    </w:p>
  </w:comment>
  <w:comment w:id="57" w:author="Graham Forrester" w:date="2019-12-11T12:33:00Z" w:initials="GF">
    <w:p w14:paraId="68C7E658" w14:textId="77777777" w:rsidR="0029035A" w:rsidRPr="000F4993" w:rsidRDefault="0029035A" w:rsidP="000F4993">
      <w:pPr>
        <w:spacing w:line="240" w:lineRule="auto"/>
        <w:ind w:firstLine="0"/>
      </w:pPr>
      <w:r>
        <w:rPr>
          <w:rStyle w:val="CommentReference"/>
        </w:rPr>
        <w:annotationRef/>
      </w:r>
      <w:proofErr w:type="spellStart"/>
      <w:r w:rsidRPr="000F4993">
        <w:rPr>
          <w:rFonts w:ascii="Source Sans Pro" w:hAnsi="Source Sans Pro"/>
          <w:color w:val="000000"/>
          <w:shd w:val="clear" w:color="auto" w:fill="FFFFFF"/>
        </w:rPr>
        <w:t>Pearman</w:t>
      </w:r>
      <w:proofErr w:type="spellEnd"/>
      <w:r w:rsidRPr="000F4993">
        <w:rPr>
          <w:rFonts w:ascii="Source Sans Pro" w:hAnsi="Source Sans Pro"/>
          <w:color w:val="000000"/>
          <w:shd w:val="clear" w:color="auto" w:fill="FFFFFF"/>
        </w:rPr>
        <w:t xml:space="preserve">, J. K. et al. (2018). Cross-shelf investigation of coral reef cryptic benthic organisms reveals diversity patterns of the hidden majority. </w:t>
      </w:r>
      <w:r w:rsidRPr="000F4993">
        <w:rPr>
          <w:rFonts w:ascii="Source Sans Pro" w:hAnsi="Source Sans Pro"/>
          <w:i/>
          <w:iCs/>
          <w:color w:val="000000"/>
          <w:shd w:val="clear" w:color="auto" w:fill="FFFFFF"/>
        </w:rPr>
        <w:t>Scientific reports</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8</w:t>
      </w:r>
      <w:r w:rsidRPr="000F4993">
        <w:rPr>
          <w:rFonts w:ascii="Source Sans Pro" w:hAnsi="Source Sans Pro"/>
          <w:color w:val="000000"/>
          <w:shd w:val="clear" w:color="auto" w:fill="FFFFFF"/>
        </w:rPr>
        <w:t>(1), 8090.</w:t>
      </w:r>
    </w:p>
    <w:p w14:paraId="390CF8A9" w14:textId="57DC9BA1" w:rsidR="0029035A" w:rsidRDefault="0029035A">
      <w:pPr>
        <w:pStyle w:val="CommentText"/>
      </w:pPr>
    </w:p>
  </w:comment>
  <w:comment w:id="56" w:author="Nicole" w:date="2019-12-11T15:25:00Z" w:initials="N">
    <w:p w14:paraId="5F4FD28B" w14:textId="68D421EB" w:rsidR="00357248" w:rsidRDefault="00357248">
      <w:pPr>
        <w:pStyle w:val="CommentText"/>
      </w:pPr>
      <w:r>
        <w:rPr>
          <w:rStyle w:val="CommentReference"/>
        </w:rPr>
        <w:annotationRef/>
      </w:r>
      <w:r>
        <w:t>***Nicole: format in reference manager</w:t>
      </w:r>
    </w:p>
  </w:comment>
  <w:comment w:id="58" w:author="Nicole" w:date="2019-11-18T00:11:00Z" w:initials="N">
    <w:p w14:paraId="044A2C90" w14:textId="77777777" w:rsidR="0029035A" w:rsidRDefault="0029035A" w:rsidP="004D4A2E">
      <w:pPr>
        <w:pStyle w:val="CommentText"/>
      </w:pPr>
      <w:r>
        <w:rPr>
          <w:rStyle w:val="CommentReference"/>
        </w:rPr>
        <w:annotationRef/>
      </w:r>
      <w:r>
        <w:t>Main Point: Corals and fish might not be representative of changes in reef diversity, so we use sponges to test this.</w:t>
      </w:r>
    </w:p>
  </w:comment>
  <w:comment w:id="60" w:author="Nicole" w:date="2019-11-18T00:11:00Z" w:initials="N">
    <w:p w14:paraId="2C9C4849" w14:textId="77777777" w:rsidR="0029035A" w:rsidRDefault="0029035A"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59" w:author="Graham Forrester" w:date="2019-12-03T11:38:00Z" w:initials="GF">
    <w:p w14:paraId="47207DC1" w14:textId="77777777" w:rsidR="0029035A" w:rsidRDefault="0029035A" w:rsidP="004D4A2E">
      <w:pPr>
        <w:pStyle w:val="CommentText"/>
      </w:pPr>
      <w:r>
        <w:rPr>
          <w:rStyle w:val="CommentReference"/>
        </w:rPr>
        <w:annotationRef/>
      </w:r>
      <w:r>
        <w:t>Re-orient this paragraph to emphasize the general points:</w:t>
      </w:r>
    </w:p>
    <w:p w14:paraId="448535B2" w14:textId="77777777" w:rsidR="0029035A" w:rsidRDefault="0029035A"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29035A" w:rsidRDefault="0029035A"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61" w:author="Nicole" w:date="2019-11-18T00:11:00Z" w:initials="N">
    <w:p w14:paraId="06DDC89E" w14:textId="77777777" w:rsidR="0029035A" w:rsidRDefault="0029035A"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62" w:author="Nicole" w:date="2019-11-18T00:11:00Z" w:initials="N">
    <w:p w14:paraId="33FF871D" w14:textId="77777777" w:rsidR="0029035A" w:rsidRDefault="0029035A"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29035A" w:rsidRDefault="0029035A" w:rsidP="004D4A2E">
      <w:pPr>
        <w:pStyle w:val="CommentText"/>
      </w:pPr>
    </w:p>
    <w:p w14:paraId="2D0A6BFA" w14:textId="77777777" w:rsidR="0029035A" w:rsidRDefault="0029035A"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63" w:author="Nicole" w:date="2019-12-11T15:27:00Z" w:initials="N">
    <w:p w14:paraId="32206C93" w14:textId="7FCF2DEE" w:rsidR="00357248" w:rsidRDefault="00357248">
      <w:pPr>
        <w:pStyle w:val="CommentText"/>
      </w:pPr>
      <w:r>
        <w:rPr>
          <w:rStyle w:val="CommentReference"/>
        </w:rPr>
        <w:annotationRef/>
      </w:r>
      <w:r>
        <w:t>***Nicole: format in reference manager</w:t>
      </w:r>
    </w:p>
  </w:comment>
  <w:comment w:id="65" w:author="Graham Forrester" w:date="2019-12-11T13:21:00Z" w:initials="GF">
    <w:p w14:paraId="38663093" w14:textId="77777777" w:rsidR="0029035A" w:rsidRDefault="0029035A">
      <w:pPr>
        <w:pStyle w:val="CommentText"/>
      </w:pPr>
      <w:r>
        <w:rPr>
          <w:rStyle w:val="CommentReference"/>
        </w:rPr>
        <w:annotationRef/>
      </w:r>
      <w:r>
        <w:t>I would cite Jackson et al. 2014 here.</w:t>
      </w:r>
    </w:p>
    <w:p w14:paraId="2F157AB6" w14:textId="77777777" w:rsidR="0029035A" w:rsidRDefault="0029035A">
      <w:pPr>
        <w:pStyle w:val="CommentText"/>
      </w:pPr>
    </w:p>
    <w:p w14:paraId="2F66CDA5" w14:textId="77777777" w:rsidR="0029035A" w:rsidRDefault="0029035A" w:rsidP="00393D19">
      <w:pPr>
        <w:autoSpaceDE w:val="0"/>
        <w:autoSpaceDN w:val="0"/>
        <w:adjustRightInd w:val="0"/>
        <w:spacing w:line="240" w:lineRule="auto"/>
        <w:ind w:left="720" w:hanging="720"/>
        <w:rPr>
          <w:rFonts w:ascii="Helvetica" w:eastAsiaTheme="minorHAnsi" w:hAnsi="Helvetica" w:cs="Helvetica"/>
          <w:color w:val="000000"/>
        </w:rPr>
      </w:pPr>
      <w:r>
        <w:rPr>
          <w:rFonts w:ascii="Helvetica" w:eastAsiaTheme="minorHAnsi" w:hAnsi="Helvetica" w:cs="Helvetica"/>
          <w:color w:val="000000"/>
        </w:rPr>
        <w:t>Jackson J, Donovan M, Cramer K, and Lam V. (2014) Status and trends of Caribbean coral reefs: 1970-2012, Washington, D.C.</w:t>
      </w:r>
    </w:p>
    <w:p w14:paraId="21E00C56" w14:textId="436259A2" w:rsidR="0029035A" w:rsidRDefault="0029035A">
      <w:pPr>
        <w:pStyle w:val="CommentText"/>
      </w:pPr>
    </w:p>
  </w:comment>
  <w:comment w:id="64" w:author="Nicole" w:date="2019-12-11T15:28:00Z" w:initials="N">
    <w:p w14:paraId="14F38DF1" w14:textId="334A3BE0" w:rsidR="00357248" w:rsidRDefault="00357248">
      <w:pPr>
        <w:pStyle w:val="CommentText"/>
      </w:pPr>
      <w:r>
        <w:rPr>
          <w:rStyle w:val="CommentReference"/>
        </w:rPr>
        <w:annotationRef/>
      </w:r>
      <w:r>
        <w:t>***Nicole: format in reference manager</w:t>
      </w:r>
    </w:p>
  </w:comment>
  <w:comment w:id="66" w:author="Nicole" w:date="2019-11-18T00:11:00Z" w:initials="N">
    <w:p w14:paraId="5F024C64" w14:textId="77777777" w:rsidR="0029035A" w:rsidRDefault="0029035A"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7" w:author="Nicole" w:date="2019-11-18T00:11:00Z" w:initials="N">
    <w:p w14:paraId="4B9558B4" w14:textId="77777777" w:rsidR="0029035A" w:rsidRDefault="0029035A"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29035A" w:rsidRDefault="0029035A" w:rsidP="00836B4A">
      <w:pPr>
        <w:pStyle w:val="CommentText"/>
      </w:pPr>
    </w:p>
    <w:p w14:paraId="26EDC784" w14:textId="77777777" w:rsidR="0029035A" w:rsidRDefault="0029035A"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29035A" w:rsidRDefault="0029035A" w:rsidP="00836B4A">
      <w:pPr>
        <w:pStyle w:val="CommentText"/>
      </w:pPr>
    </w:p>
    <w:p w14:paraId="630F3ED9" w14:textId="77777777" w:rsidR="0029035A" w:rsidRDefault="0029035A"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29035A" w:rsidRDefault="0029035A" w:rsidP="00836B4A">
      <w:pPr>
        <w:pStyle w:val="CommentText"/>
        <w:ind w:firstLine="0"/>
      </w:pPr>
    </w:p>
    <w:p w14:paraId="03334B0E" w14:textId="77777777" w:rsidR="0029035A" w:rsidRDefault="0029035A"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68" w:author="Nicole" w:date="2019-11-18T00:11:00Z" w:initials="N">
    <w:p w14:paraId="61D2F7EE" w14:textId="77777777" w:rsidR="0029035A" w:rsidRDefault="0029035A"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0" w:author="Nicole" w:date="2019-12-11T14:38:00Z" w:initials="N">
    <w:p w14:paraId="0E196A12" w14:textId="3638FE6A" w:rsidR="0029035A" w:rsidRDefault="0029035A">
      <w:pPr>
        <w:pStyle w:val="CommentText"/>
      </w:pPr>
      <w:r>
        <w:rPr>
          <w:rStyle w:val="CommentReference"/>
        </w:rPr>
        <w:annotationRef/>
      </w:r>
      <w:r>
        <w:t>Carlos: replace with “study”</w:t>
      </w:r>
    </w:p>
  </w:comment>
  <w:comment w:id="72" w:author="Nicole" w:date="2019-12-07T12:10:00Z" w:initials="N">
    <w:p w14:paraId="7CC2205C" w14:textId="38F64C39" w:rsidR="0029035A" w:rsidRDefault="0029035A">
      <w:pPr>
        <w:pStyle w:val="CommentText"/>
      </w:pPr>
      <w:r>
        <w:rPr>
          <w:rStyle w:val="CommentReference"/>
        </w:rPr>
        <w:annotationRef/>
      </w:r>
      <w:r>
        <w:t>Brian: “reef rugosity” sounds more explicit to me</w:t>
      </w:r>
    </w:p>
  </w:comment>
  <w:comment w:id="73" w:author="Nicole" w:date="2019-12-07T12:11:00Z" w:initials="N">
    <w:p w14:paraId="5BD6E678" w14:textId="3AAA6A1F" w:rsidR="0029035A" w:rsidRDefault="0029035A">
      <w:pPr>
        <w:pStyle w:val="CommentText"/>
      </w:pPr>
      <w:r>
        <w:rPr>
          <w:rStyle w:val="CommentReference"/>
        </w:rPr>
        <w:annotationRef/>
      </w:r>
      <w:r>
        <w:t>Brian: End sentence here and start a new one about sponges.</w:t>
      </w:r>
    </w:p>
  </w:comment>
  <w:comment w:id="74" w:author="Nicole" w:date="2019-12-07T12:11:00Z" w:initials="N">
    <w:p w14:paraId="1B341480" w14:textId="77777777" w:rsidR="0029035A" w:rsidRDefault="0029035A" w:rsidP="00B648A4">
      <w:pPr>
        <w:pStyle w:val="CommentText"/>
      </w:pPr>
      <w:r>
        <w:rPr>
          <w:rStyle w:val="CommentReference"/>
        </w:rPr>
        <w:annotationRef/>
      </w:r>
      <w:r>
        <w:t>Brian: ". For this study, we opted to standardize to three transects per site"</w:t>
      </w:r>
    </w:p>
    <w:p w14:paraId="38032AEC" w14:textId="77777777" w:rsidR="0029035A" w:rsidRDefault="0029035A" w:rsidP="00B648A4">
      <w:pPr>
        <w:pStyle w:val="CommentText"/>
      </w:pPr>
    </w:p>
    <w:p w14:paraId="36B6012D" w14:textId="6C9270F4" w:rsidR="0029035A" w:rsidRDefault="0029035A" w:rsidP="00B648A4">
      <w:pPr>
        <w:pStyle w:val="CommentText"/>
      </w:pPr>
      <w:r>
        <w:t>New sentence that explains why?</w:t>
      </w:r>
    </w:p>
  </w:comment>
  <w:comment w:id="76" w:author="Nicole" w:date="2019-12-07T12:11:00Z" w:initials="N">
    <w:p w14:paraId="49043CF2" w14:textId="7452BAB9" w:rsidR="0029035A" w:rsidRDefault="0029035A">
      <w:pPr>
        <w:pStyle w:val="CommentText"/>
      </w:pPr>
      <w:r>
        <w:rPr>
          <w:rStyle w:val="CommentReference"/>
        </w:rPr>
        <w:annotationRef/>
      </w:r>
      <w:r>
        <w:t>Brian: reef rugosity?</w:t>
      </w:r>
    </w:p>
  </w:comment>
  <w:comment w:id="77" w:author="Nicole" w:date="2019-12-07T12:12:00Z" w:initials="N">
    <w:p w14:paraId="24D252AE" w14:textId="3AE64990" w:rsidR="0029035A" w:rsidRDefault="0029035A">
      <w:pPr>
        <w:pStyle w:val="CommentText"/>
      </w:pPr>
      <w:r>
        <w:rPr>
          <w:rStyle w:val="CommentReference"/>
        </w:rPr>
        <w:annotationRef/>
      </w:r>
      <w:r>
        <w:t>Brian: citation</w:t>
      </w:r>
    </w:p>
  </w:comment>
  <w:comment w:id="78" w:author="Nicole" w:date="2019-12-07T12:12:00Z" w:initials="N">
    <w:p w14:paraId="2FA0DBDA" w14:textId="74062A3F" w:rsidR="0029035A" w:rsidRDefault="0029035A">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79" w:author="Nicole" w:date="2019-12-07T12:13:00Z" w:initials="N">
    <w:p w14:paraId="2B8FA514" w14:textId="3C294EA3" w:rsidR="0029035A" w:rsidRDefault="0029035A">
      <w:pPr>
        <w:pStyle w:val="CommentText"/>
      </w:pPr>
      <w:r>
        <w:rPr>
          <w:rStyle w:val="CommentReference"/>
        </w:rPr>
        <w:annotationRef/>
      </w:r>
      <w:r>
        <w:t xml:space="preserve">Brian: </w:t>
      </w:r>
      <w:r w:rsidRPr="00B648A4">
        <w:t>what is other benthic taxa? Is this information relevant to your study? If not, cut this.</w:t>
      </w:r>
    </w:p>
  </w:comment>
  <w:comment w:id="80" w:author="Nicole" w:date="2019-12-07T12:13:00Z" w:initials="N">
    <w:p w14:paraId="17BA8561" w14:textId="0CC0895B" w:rsidR="0029035A" w:rsidRDefault="0029035A">
      <w:pPr>
        <w:pStyle w:val="CommentText"/>
      </w:pPr>
      <w:r>
        <w:rPr>
          <w:rStyle w:val="CommentReference"/>
        </w:rPr>
        <w:annotationRef/>
      </w:r>
      <w:r>
        <w:t xml:space="preserve">Brian: </w:t>
      </w:r>
      <w:r w:rsidRPr="00B648A4">
        <w:t xml:space="preserve">"the tape". It's not clear what this is referring to. i.e. the transect "tape" has not been mentioned yet. Previously </w:t>
      </w:r>
      <w:proofErr w:type="spellStart"/>
      <w:r w:rsidRPr="00B648A4">
        <w:t>refered</w:t>
      </w:r>
      <w:proofErr w:type="spellEnd"/>
      <w:r w:rsidRPr="00B648A4">
        <w:t xml:space="preserve"> to as a "transect line".</w:t>
      </w:r>
    </w:p>
  </w:comment>
  <w:comment w:id="81" w:author="Nicole" w:date="2019-12-07T12:13:00Z" w:initials="N">
    <w:p w14:paraId="10691423" w14:textId="77777777" w:rsidR="0029035A" w:rsidRDefault="0029035A" w:rsidP="00B648A4">
      <w:pPr>
        <w:pStyle w:val="CommentText"/>
      </w:pPr>
      <w:r>
        <w:rPr>
          <w:rStyle w:val="CommentReference"/>
        </w:rPr>
        <w:annotationRef/>
      </w:r>
      <w:r>
        <w:t>Brian: rewrite this sentence.</w:t>
      </w:r>
    </w:p>
    <w:p w14:paraId="2A36391D" w14:textId="77777777" w:rsidR="0029035A" w:rsidRDefault="0029035A" w:rsidP="00B648A4">
      <w:pPr>
        <w:pStyle w:val="CommentText"/>
      </w:pPr>
    </w:p>
    <w:p w14:paraId="7D39E26D" w14:textId="77777777" w:rsidR="0029035A" w:rsidRDefault="0029035A" w:rsidP="00B648A4">
      <w:pPr>
        <w:pStyle w:val="CommentText"/>
      </w:pPr>
      <w:r>
        <w:t>for example,</w:t>
      </w:r>
    </w:p>
    <w:p w14:paraId="51620E92" w14:textId="30B06815" w:rsidR="0029035A" w:rsidRDefault="0029035A" w:rsidP="00B648A4">
      <w:pPr>
        <w:pStyle w:val="CommentText"/>
      </w:pPr>
      <w:r>
        <w:t>"All species were identified to the most precise taxonomic group possible"</w:t>
      </w:r>
    </w:p>
  </w:comment>
  <w:comment w:id="82" w:author="Nicole" w:date="2019-12-07T12:14:00Z" w:initials="N">
    <w:p w14:paraId="7A95CA76" w14:textId="5FC2E864" w:rsidR="0029035A" w:rsidRDefault="0029035A">
      <w:pPr>
        <w:pStyle w:val="CommentText"/>
      </w:pPr>
      <w:r>
        <w:rPr>
          <w:rStyle w:val="CommentReference"/>
        </w:rPr>
        <w:annotationRef/>
      </w:r>
      <w:r>
        <w:t xml:space="preserve">Brian: </w:t>
      </w:r>
      <w:r w:rsidRPr="00B648A4">
        <w:t xml:space="preserve">Add more details or put this loner </w:t>
      </w:r>
      <w:proofErr w:type="spellStart"/>
      <w:r w:rsidRPr="00B648A4">
        <w:t>sentece</w:t>
      </w:r>
      <w:proofErr w:type="spellEnd"/>
      <w:r w:rsidRPr="00B648A4">
        <w:t xml:space="preserve"> with the previous paragraph</w:t>
      </w:r>
    </w:p>
  </w:comment>
  <w:comment w:id="83" w:author="Nicole" w:date="2019-12-07T12:14:00Z" w:initials="N">
    <w:p w14:paraId="535A364B" w14:textId="0C5A6F74" w:rsidR="0029035A" w:rsidRDefault="0029035A">
      <w:pPr>
        <w:pStyle w:val="CommentText"/>
      </w:pPr>
      <w:r>
        <w:rPr>
          <w:rStyle w:val="CommentReference"/>
        </w:rPr>
        <w:annotationRef/>
      </w:r>
      <w:r>
        <w:t>Brian: reef rugosity?</w:t>
      </w:r>
    </w:p>
  </w:comment>
  <w:comment w:id="84" w:author="Nicole" w:date="2019-12-07T12:15:00Z" w:initials="N">
    <w:p w14:paraId="047278CE" w14:textId="4FC74B12" w:rsidR="0029035A" w:rsidRDefault="0029035A">
      <w:pPr>
        <w:pStyle w:val="CommentText"/>
      </w:pPr>
      <w:r>
        <w:rPr>
          <w:rStyle w:val="CommentReference"/>
        </w:rPr>
        <w:annotationRef/>
      </w:r>
      <w:r>
        <w:t>Brian: end sentence here</w:t>
      </w:r>
    </w:p>
  </w:comment>
  <w:comment w:id="85" w:author="Nicole" w:date="2019-12-07T12:15:00Z" w:initials="N">
    <w:p w14:paraId="2B97C10A" w14:textId="4718C0F6" w:rsidR="0029035A" w:rsidRDefault="0029035A">
      <w:pPr>
        <w:pStyle w:val="CommentText"/>
      </w:pPr>
      <w:r>
        <w:rPr>
          <w:rStyle w:val="CommentReference"/>
        </w:rPr>
        <w:annotationRef/>
      </w:r>
      <w:r>
        <w:t xml:space="preserve">Brian: </w:t>
      </w:r>
      <w:r w:rsidRPr="00B648A4">
        <w:t>this is an odd non-sequitur. If you bring it up, you should probably say the results here as well.</w:t>
      </w:r>
    </w:p>
  </w:comment>
  <w:comment w:id="86" w:author="Nicole" w:date="2019-12-06T23:27:00Z" w:initials="N">
    <w:p w14:paraId="32559B9D" w14:textId="5F4237E4" w:rsidR="0029035A" w:rsidRDefault="0029035A">
      <w:pPr>
        <w:pStyle w:val="CommentText"/>
      </w:pPr>
      <w:r>
        <w:rPr>
          <w:rStyle w:val="CommentReference"/>
        </w:rPr>
        <w:annotationRef/>
      </w:r>
      <w:r>
        <w:t>Carlos: replace with “different”?</w:t>
      </w:r>
    </w:p>
  </w:comment>
  <w:comment w:id="87" w:author="Nicole" w:date="2019-12-07T12:15:00Z" w:initials="N">
    <w:p w14:paraId="1BAF7B2E" w14:textId="31D72AC1" w:rsidR="0029035A" w:rsidRDefault="0029035A">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88" w:author="Nicole" w:date="2019-12-06T23:28:00Z" w:initials="N">
    <w:p w14:paraId="0A670FEE" w14:textId="053E2AEB" w:rsidR="0029035A" w:rsidRDefault="0029035A">
      <w:pPr>
        <w:pStyle w:val="CommentText"/>
      </w:pPr>
      <w:r>
        <w:rPr>
          <w:rStyle w:val="CommentReference"/>
        </w:rPr>
        <w:annotationRef/>
      </w:r>
      <w:r>
        <w:t>Carlos: replace with “lowest”?</w:t>
      </w:r>
    </w:p>
  </w:comment>
  <w:comment w:id="89" w:author="Nicole" w:date="2019-12-06T23:28:00Z" w:initials="N">
    <w:p w14:paraId="3D0125A7" w14:textId="526BB754" w:rsidR="0029035A" w:rsidRDefault="0029035A">
      <w:pPr>
        <w:pStyle w:val="CommentText"/>
      </w:pPr>
      <w:r>
        <w:rPr>
          <w:rStyle w:val="CommentReference"/>
        </w:rPr>
        <w:annotationRef/>
      </w:r>
      <w:r>
        <w:t>Carlos: replace with “possible”</w:t>
      </w:r>
    </w:p>
  </w:comment>
  <w:comment w:id="90" w:author="Nicole" w:date="2019-12-07T12:16:00Z" w:initials="N">
    <w:p w14:paraId="26900076" w14:textId="1908EE5E" w:rsidR="0029035A" w:rsidRDefault="0029035A">
      <w:pPr>
        <w:pStyle w:val="CommentText"/>
      </w:pPr>
      <w:r>
        <w:rPr>
          <w:rStyle w:val="CommentReference"/>
        </w:rPr>
        <w:annotationRef/>
      </w:r>
      <w:r>
        <w:t xml:space="preserve">Brian: </w:t>
      </w:r>
      <w:r w:rsidRPr="00B648A4">
        <w:t>Cut "D.F.."?</w:t>
      </w:r>
    </w:p>
  </w:comment>
  <w:comment w:id="91" w:author="Nicole" w:date="2019-12-11T14:54:00Z" w:initials="N">
    <w:p w14:paraId="2D0FBA09" w14:textId="0439BAB0" w:rsidR="0029035A" w:rsidRDefault="0029035A">
      <w:pPr>
        <w:pStyle w:val="CommentText"/>
      </w:pPr>
      <w:r>
        <w:rPr>
          <w:rStyle w:val="CommentReference"/>
        </w:rPr>
        <w:annotationRef/>
      </w:r>
      <w:r>
        <w:t>Nicole: This formatting style requires first initials to be listed if there are two or more authors with the same last name cited in the paper</w:t>
      </w:r>
    </w:p>
  </w:comment>
  <w:comment w:id="92" w:author="Nicole" w:date="2019-12-07T12:16:00Z" w:initials="N">
    <w:p w14:paraId="06AD3D3B" w14:textId="54B3DD64" w:rsidR="0029035A" w:rsidRDefault="0029035A">
      <w:pPr>
        <w:pStyle w:val="CommentText"/>
      </w:pPr>
      <w:r>
        <w:rPr>
          <w:rStyle w:val="CommentReference"/>
        </w:rPr>
        <w:annotationRef/>
      </w:r>
      <w:r>
        <w:t xml:space="preserve">Brian: </w:t>
      </w:r>
      <w:r w:rsidRPr="00B648A4">
        <w:t>1 and 2 could easily be combined into a simpler statement</w:t>
      </w:r>
    </w:p>
  </w:comment>
  <w:comment w:id="93" w:author="Nicole" w:date="2019-12-06T23:29:00Z" w:initials="N">
    <w:p w14:paraId="1074E37B" w14:textId="1A1481B7" w:rsidR="0029035A" w:rsidRDefault="0029035A">
      <w:pPr>
        <w:pStyle w:val="CommentText"/>
      </w:pPr>
      <w:r>
        <w:rPr>
          <w:rStyle w:val="CommentReference"/>
        </w:rPr>
        <w:annotationRef/>
      </w:r>
      <w:r>
        <w:t>Carlos: delete</w:t>
      </w:r>
    </w:p>
  </w:comment>
  <w:comment w:id="95" w:author="Nicole" w:date="2019-12-07T12:17:00Z" w:initials="N">
    <w:p w14:paraId="13412AB6" w14:textId="74F5B00C" w:rsidR="0029035A" w:rsidRDefault="0029035A">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94" w:author="Nicole" w:date="2019-12-06T23:15:00Z" w:initials="N">
    <w:p w14:paraId="3D112042" w14:textId="491F4117" w:rsidR="0029035A" w:rsidRDefault="0029035A">
      <w:pPr>
        <w:pStyle w:val="CommentText"/>
      </w:pPr>
      <w:r>
        <w:rPr>
          <w:rStyle w:val="CommentReference"/>
        </w:rPr>
        <w:annotationRef/>
      </w:r>
      <w:r>
        <w:t>Carlos: A bit unclear</w:t>
      </w:r>
    </w:p>
  </w:comment>
  <w:comment w:id="98" w:author="Nicole" w:date="2019-12-07T12:17:00Z" w:initials="N">
    <w:p w14:paraId="106FB61F" w14:textId="6CCEB6B9" w:rsidR="0029035A" w:rsidRDefault="0029035A">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97" w:author="Nicole" w:date="2019-12-06T23:16:00Z" w:initials="N">
    <w:p w14:paraId="4F10EE97" w14:textId="3EC27940" w:rsidR="0029035A" w:rsidRDefault="0029035A">
      <w:pPr>
        <w:pStyle w:val="CommentText"/>
      </w:pPr>
      <w:r>
        <w:rPr>
          <w:rStyle w:val="CommentReference"/>
        </w:rPr>
        <w:annotationRef/>
      </w:r>
      <w:r>
        <w:t>Carlos: unclear</w:t>
      </w:r>
    </w:p>
  </w:comment>
  <w:comment w:id="99" w:author="Nicole" w:date="2019-12-07T12:18:00Z" w:initials="N">
    <w:p w14:paraId="201F4B81" w14:textId="77777777" w:rsidR="0029035A" w:rsidRDefault="0029035A" w:rsidP="00B648A4">
      <w:pPr>
        <w:pStyle w:val="CommentText"/>
      </w:pPr>
      <w:r>
        <w:rPr>
          <w:rStyle w:val="CommentReference"/>
        </w:rPr>
        <w:annotationRef/>
      </w:r>
      <w:r>
        <w:t>Brian: Your audience is not going to understand this.</w:t>
      </w:r>
    </w:p>
    <w:p w14:paraId="6BA05E6A" w14:textId="77777777" w:rsidR="0029035A" w:rsidRDefault="0029035A" w:rsidP="00B648A4">
      <w:pPr>
        <w:pStyle w:val="CommentText"/>
      </w:pPr>
    </w:p>
    <w:p w14:paraId="5144CC18" w14:textId="0252FE73" w:rsidR="0029035A" w:rsidRDefault="0029035A" w:rsidP="00B648A4">
      <w:pPr>
        <w:pStyle w:val="CommentText"/>
      </w:pPr>
      <w:r>
        <w:t>Instead, something that begins,</w:t>
      </w:r>
    </w:p>
  </w:comment>
  <w:comment w:id="100" w:author="Nicole" w:date="2019-12-07T12:18:00Z" w:initials="N">
    <w:p w14:paraId="44F83182" w14:textId="3360B6F2" w:rsidR="0029035A" w:rsidRDefault="0029035A">
      <w:pPr>
        <w:pStyle w:val="CommentText"/>
      </w:pPr>
      <w:r>
        <w:rPr>
          <w:rStyle w:val="CommentReference"/>
        </w:rPr>
        <w:annotationRef/>
      </w:r>
      <w:r>
        <w:t xml:space="preserve">Brian: </w:t>
      </w:r>
      <w:r w:rsidRPr="00B648A4">
        <w:t xml:space="preserve">in the R </w:t>
      </w:r>
      <w:proofErr w:type="spellStart"/>
      <w:r w:rsidRPr="00B648A4">
        <w:t>statisical</w:t>
      </w:r>
      <w:proofErr w:type="spellEnd"/>
      <w:r w:rsidRPr="00B648A4">
        <w:t xml:space="preserve"> programming language (</w:t>
      </w:r>
      <w:proofErr w:type="spellStart"/>
      <w:r w:rsidRPr="00B648A4">
        <w:t>citaiton</w:t>
      </w:r>
      <w:proofErr w:type="spellEnd"/>
      <w:r w:rsidRPr="00B648A4">
        <w:t>)</w:t>
      </w:r>
    </w:p>
  </w:comment>
  <w:comment w:id="101" w:author="Nicole" w:date="2019-12-07T12:19:00Z" w:initials="N">
    <w:p w14:paraId="75008CEE" w14:textId="77777777" w:rsidR="0029035A" w:rsidRDefault="0029035A" w:rsidP="00B648A4">
      <w:pPr>
        <w:pStyle w:val="CommentText"/>
      </w:pPr>
      <w:r>
        <w:rPr>
          <w:rStyle w:val="CommentReference"/>
        </w:rPr>
        <w:annotationRef/>
      </w:r>
      <w:r>
        <w:t>Brian: All models include the parameter, theta, which accounts for overdispersion.</w:t>
      </w:r>
    </w:p>
    <w:p w14:paraId="312B6ADE" w14:textId="77777777" w:rsidR="0029035A" w:rsidRDefault="0029035A" w:rsidP="00B648A4">
      <w:pPr>
        <w:pStyle w:val="CommentText"/>
      </w:pPr>
    </w:p>
    <w:p w14:paraId="205736BC" w14:textId="69AF8968" w:rsidR="0029035A" w:rsidRDefault="0029035A" w:rsidP="00B648A4">
      <w:pPr>
        <w:pStyle w:val="CommentText"/>
      </w:pPr>
      <w:r>
        <w:t xml:space="preserve">also- use </w:t>
      </w:r>
      <w:proofErr w:type="spellStart"/>
      <w:r>
        <w:t>greek</w:t>
      </w:r>
      <w:proofErr w:type="spellEnd"/>
      <w:r>
        <w:t xml:space="preserve"> symbol for theta.</w:t>
      </w:r>
    </w:p>
  </w:comment>
  <w:comment w:id="102" w:author="Nicole" w:date="2019-12-07T12:19:00Z" w:initials="N">
    <w:p w14:paraId="0E3754EB" w14:textId="2CC1467F" w:rsidR="0029035A" w:rsidRDefault="0029035A">
      <w:pPr>
        <w:pStyle w:val="CommentText"/>
      </w:pPr>
      <w:r>
        <w:rPr>
          <w:rStyle w:val="CommentReference"/>
        </w:rPr>
        <w:annotationRef/>
      </w:r>
      <w:r>
        <w:t xml:space="preserve">Brian: </w:t>
      </w:r>
      <w:r w:rsidRPr="00B648A4">
        <w:t>how was this assessed? graphically? if so, state that. Which models? you did this for all models?</w:t>
      </w:r>
    </w:p>
  </w:comment>
  <w:comment w:id="103" w:author="Nicole" w:date="2019-12-07T12:20:00Z" w:initials="N">
    <w:p w14:paraId="0DBA46B0" w14:textId="3A510F91" w:rsidR="0029035A" w:rsidRDefault="0029035A">
      <w:pPr>
        <w:pStyle w:val="CommentText"/>
      </w:pPr>
      <w:r>
        <w:rPr>
          <w:rStyle w:val="CommentReference"/>
        </w:rPr>
        <w:annotationRef/>
      </w:r>
      <w:r>
        <w:t xml:space="preserve">Brian: </w:t>
      </w:r>
      <w:r w:rsidRPr="00B648A4">
        <w:t>refrain from citing an R package when you are referencing a method. Cite the methods/stats paper that best suits. In this case it could be Akaike's original work (there are a few too choose) or the Burnham and Anderson 2002 book.</w:t>
      </w:r>
    </w:p>
  </w:comment>
  <w:comment w:id="104" w:author="Nicole" w:date="2019-12-07T12:20:00Z" w:initials="N">
    <w:p w14:paraId="6E3D478D" w14:textId="77777777" w:rsidR="0029035A" w:rsidRDefault="0029035A" w:rsidP="00CE687F">
      <w:pPr>
        <w:pStyle w:val="CommentText"/>
      </w:pPr>
      <w:r>
        <w:rPr>
          <w:rStyle w:val="CommentReference"/>
        </w:rPr>
        <w:annotationRef/>
      </w:r>
      <w:r>
        <w:t xml:space="preserve">Brian: We considered the most supported models to be those within 2 </w:t>
      </w:r>
      <w:proofErr w:type="spellStart"/>
      <w:r>
        <w:t>AICc</w:t>
      </w:r>
      <w:proofErr w:type="spellEnd"/>
      <w:r>
        <w:t xml:space="preserve"> units of the most parsimonious model.</w:t>
      </w:r>
    </w:p>
    <w:p w14:paraId="3FEEE2D6" w14:textId="77777777" w:rsidR="0029035A" w:rsidRDefault="0029035A" w:rsidP="00CE687F">
      <w:pPr>
        <w:pStyle w:val="CommentText"/>
      </w:pPr>
    </w:p>
    <w:p w14:paraId="1C000382" w14:textId="4A80F3E6" w:rsidR="0029035A" w:rsidRDefault="0029035A" w:rsidP="00CE687F">
      <w:pPr>
        <w:pStyle w:val="CommentText"/>
      </w:pPr>
      <w:r>
        <w:t xml:space="preserve">Why use 50% </w:t>
      </w:r>
      <w:proofErr w:type="spellStart"/>
      <w:r>
        <w:t>Aic</w:t>
      </w:r>
      <w:proofErr w:type="spellEnd"/>
      <w:r>
        <w:t xml:space="preserve"> weight cut off? Does this thresholding matter for how you discuss the results?</w:t>
      </w:r>
    </w:p>
  </w:comment>
  <w:comment w:id="105" w:author="Nicole" w:date="2019-12-07T12:21:00Z" w:initials="N">
    <w:p w14:paraId="50199552" w14:textId="64BE8830" w:rsidR="0029035A" w:rsidRDefault="0029035A">
      <w:pPr>
        <w:pStyle w:val="CommentText"/>
      </w:pPr>
      <w:r>
        <w:rPr>
          <w:rStyle w:val="CommentReference"/>
        </w:rPr>
        <w:annotationRef/>
      </w:r>
      <w:r>
        <w:t xml:space="preserve">Brian: </w:t>
      </w:r>
      <w:r w:rsidRPr="00CE687F">
        <w:t xml:space="preserve">Rephrase.... "We used </w:t>
      </w:r>
      <w:proofErr w:type="spellStart"/>
      <w:r w:rsidRPr="00CE687F">
        <w:t>Nagelkerke's</w:t>
      </w:r>
      <w:proofErr w:type="spellEnd"/>
      <w:r w:rsidRPr="00CE687F">
        <w:t xml:space="preserve"> </w:t>
      </w:r>
      <w:proofErr w:type="spellStart"/>
      <w:r w:rsidRPr="00CE687F">
        <w:t>psuedo</w:t>
      </w:r>
      <w:proofErr w:type="spellEnd"/>
      <w:r w:rsidRPr="00CE687F">
        <w:t>-r-squared because....".</w:t>
      </w:r>
    </w:p>
  </w:comment>
  <w:comment w:id="106" w:author="Nicole" w:date="2019-12-07T12:21:00Z" w:initials="N">
    <w:p w14:paraId="7C7B8435" w14:textId="41C27D08" w:rsidR="0029035A" w:rsidRDefault="0029035A">
      <w:pPr>
        <w:pStyle w:val="CommentText"/>
      </w:pPr>
      <w:r>
        <w:rPr>
          <w:rStyle w:val="CommentReference"/>
        </w:rPr>
        <w:annotationRef/>
      </w:r>
      <w:r>
        <w:t>Brian: huh?</w:t>
      </w:r>
    </w:p>
  </w:comment>
  <w:comment w:id="107" w:author="Nicole" w:date="2019-12-07T12:22:00Z" w:initials="N">
    <w:p w14:paraId="1F1785F2" w14:textId="30B9036A" w:rsidR="0029035A" w:rsidRDefault="0029035A">
      <w:pPr>
        <w:pStyle w:val="CommentText"/>
      </w:pPr>
      <w:r>
        <w:rPr>
          <w:rStyle w:val="CommentReference"/>
        </w:rPr>
        <w:annotationRef/>
      </w:r>
      <w:r>
        <w:t xml:space="preserve">Brian: </w:t>
      </w:r>
      <w:r w:rsidRPr="00CE687F">
        <w:t>to account for temporal and spatial variation across sites.</w:t>
      </w:r>
    </w:p>
  </w:comment>
  <w:comment w:id="108" w:author="Nicole" w:date="2019-12-07T12:22:00Z" w:initials="N">
    <w:p w14:paraId="5D437D9C" w14:textId="07428C93" w:rsidR="0029035A" w:rsidRDefault="0029035A">
      <w:pPr>
        <w:pStyle w:val="CommentText"/>
      </w:pPr>
      <w:r>
        <w:rPr>
          <w:rStyle w:val="CommentReference"/>
        </w:rPr>
        <w:annotationRef/>
      </w:r>
      <w:r>
        <w:t xml:space="preserve">Brian: </w:t>
      </w:r>
      <w:r w:rsidRPr="00CE687F">
        <w:t xml:space="preserve">Are you defining a variable name for site? Need to make this more clear with formatting or rewording and putting site in </w:t>
      </w:r>
      <w:proofErr w:type="spellStart"/>
      <w:r w:rsidRPr="00CE687F">
        <w:t>parantheses</w:t>
      </w:r>
      <w:proofErr w:type="spellEnd"/>
      <w:r w:rsidRPr="00CE687F">
        <w:t>.</w:t>
      </w:r>
    </w:p>
  </w:comment>
  <w:comment w:id="109" w:author="Nicole" w:date="2019-12-07T12:23:00Z" w:initials="N">
    <w:p w14:paraId="44C4CBA1" w14:textId="6E0B3D8A" w:rsidR="0029035A" w:rsidRDefault="0029035A">
      <w:pPr>
        <w:pStyle w:val="CommentText"/>
      </w:pPr>
      <w:r>
        <w:rPr>
          <w:rStyle w:val="CommentReference"/>
        </w:rPr>
        <w:annotationRef/>
      </w:r>
      <w:r>
        <w:t xml:space="preserve">Brian: </w:t>
      </w:r>
      <w:r w:rsidRPr="00CE687F">
        <w:t>year is a variable? Make this more clear.</w:t>
      </w:r>
    </w:p>
  </w:comment>
  <w:comment w:id="110" w:author="Nicole" w:date="2019-12-07T12:23:00Z" w:initials="N">
    <w:p w14:paraId="4044BF6F" w14:textId="66411877" w:rsidR="0029035A" w:rsidRDefault="0029035A">
      <w:pPr>
        <w:pStyle w:val="CommentText"/>
      </w:pPr>
      <w:r>
        <w:rPr>
          <w:rStyle w:val="CommentReference"/>
        </w:rPr>
        <w:annotationRef/>
      </w:r>
      <w:r>
        <w:t>Brian: linear trend</w:t>
      </w:r>
    </w:p>
  </w:comment>
  <w:comment w:id="111" w:author="Nicole" w:date="2019-12-07T12:23:00Z" w:initials="N">
    <w:p w14:paraId="6A547E5F" w14:textId="1B1B7B56" w:rsidR="0029035A" w:rsidRDefault="0029035A">
      <w:pPr>
        <w:pStyle w:val="CommentText"/>
      </w:pPr>
      <w:r>
        <w:rPr>
          <w:rStyle w:val="CommentReference"/>
        </w:rPr>
        <w:annotationRef/>
      </w:r>
      <w:r>
        <w:t xml:space="preserve">Brian: </w:t>
      </w:r>
      <w:r w:rsidRPr="00CE687F">
        <w:t>again, make it clear what is a variable.</w:t>
      </w:r>
    </w:p>
  </w:comment>
  <w:comment w:id="112" w:author="Nicole" w:date="2019-12-07T12:24:00Z" w:initials="N">
    <w:p w14:paraId="594CDA7A" w14:textId="77777777" w:rsidR="0029035A" w:rsidRDefault="0029035A"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29035A" w:rsidRDefault="0029035A" w:rsidP="00CE687F">
      <w:pPr>
        <w:pStyle w:val="CommentText"/>
      </w:pPr>
    </w:p>
    <w:p w14:paraId="085742B9" w14:textId="18DC2AD9" w:rsidR="0029035A" w:rsidRDefault="0029035A" w:rsidP="00CE687F">
      <w:pPr>
        <w:pStyle w:val="CommentText"/>
      </w:pPr>
      <w:r>
        <w:t>It doesn't seem like you actually use these cutoffs for any purpose in the results.</w:t>
      </w:r>
    </w:p>
  </w:comment>
  <w:comment w:id="113" w:author="Nicole" w:date="2019-12-07T12:24:00Z" w:initials="N">
    <w:p w14:paraId="516487CB" w14:textId="1E72440D" w:rsidR="0029035A" w:rsidRDefault="0029035A">
      <w:pPr>
        <w:pStyle w:val="CommentText"/>
      </w:pPr>
      <w:r>
        <w:rPr>
          <w:rStyle w:val="CommentReference"/>
        </w:rPr>
        <w:annotationRef/>
      </w:r>
      <w:r>
        <w:t>Brian: Should provide the version used.</w:t>
      </w:r>
    </w:p>
  </w:comment>
  <w:comment w:id="116" w:author="Nicole" w:date="2019-12-06T23:13:00Z" w:initials="N">
    <w:p w14:paraId="41A3639F" w14:textId="2B787EBE" w:rsidR="0029035A" w:rsidRDefault="0029035A">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118" w:author="Nicole" w:date="2019-12-07T12:37:00Z" w:initials="N">
    <w:p w14:paraId="752253B2" w14:textId="44039EC6" w:rsidR="0029035A" w:rsidRDefault="0029035A">
      <w:pPr>
        <w:pStyle w:val="CommentText"/>
      </w:pPr>
      <w:r>
        <w:rPr>
          <w:rStyle w:val="CommentReference"/>
        </w:rPr>
        <w:annotationRef/>
      </w:r>
      <w:r>
        <w:t>Rachel: present as a figure/table because numbers are difficult to read</w:t>
      </w:r>
    </w:p>
  </w:comment>
  <w:comment w:id="120" w:author="Nicole" w:date="2019-12-07T12:25:00Z" w:initials="N">
    <w:p w14:paraId="20A96404" w14:textId="466026F7" w:rsidR="0029035A" w:rsidRDefault="0029035A">
      <w:pPr>
        <w:pStyle w:val="CommentText"/>
      </w:pPr>
      <w:r>
        <w:rPr>
          <w:rStyle w:val="CommentReference"/>
        </w:rPr>
        <w:annotationRef/>
      </w:r>
      <w:r>
        <w:t>Brian: for all these parentheticals add the standard deviation</w:t>
      </w:r>
    </w:p>
  </w:comment>
  <w:comment w:id="121" w:author="Nicole" w:date="2019-12-07T12:39:00Z" w:initials="N">
    <w:p w14:paraId="59EEE04E" w14:textId="37C7611D" w:rsidR="0029035A" w:rsidRDefault="0029035A">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122" w:author="Nicole" w:date="2019-12-07T12:40:00Z" w:initials="N">
    <w:p w14:paraId="76E562C9" w14:textId="0E0948FA" w:rsidR="0029035A" w:rsidRDefault="0029035A"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123" w:author="Nicole" w:date="2019-12-06T23:07:00Z" w:initials="N">
    <w:p w14:paraId="601D160B" w14:textId="0F026762" w:rsidR="0029035A" w:rsidRDefault="0029035A">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124" w:author="Nicole" w:date="2019-12-06T23:16:00Z" w:initials="N">
    <w:p w14:paraId="45B25EF9" w14:textId="0C86F178" w:rsidR="0029035A" w:rsidRDefault="0029035A">
      <w:pPr>
        <w:pStyle w:val="CommentText"/>
      </w:pPr>
      <w:r>
        <w:rPr>
          <w:rStyle w:val="CommentReference"/>
        </w:rPr>
        <w:annotationRef/>
      </w:r>
      <w:r>
        <w:t>Carlos: Negatively correlated does not mean it is independent, unclear</w:t>
      </w:r>
    </w:p>
  </w:comment>
  <w:comment w:id="125" w:author="Nicole" w:date="2019-12-06T23:17:00Z" w:initials="N">
    <w:p w14:paraId="2FEA37A7" w14:textId="530E8651" w:rsidR="0029035A" w:rsidRDefault="0029035A" w:rsidP="00256595">
      <w:pPr>
        <w:pStyle w:val="CommentText"/>
      </w:pPr>
      <w:r>
        <w:rPr>
          <w:rStyle w:val="CommentReference"/>
        </w:rPr>
        <w:annotationRef/>
      </w:r>
      <w:r>
        <w:t xml:space="preserve">Carlos: </w:t>
      </w:r>
      <w:r>
        <w:rPr>
          <w:rStyle w:val="CommentReference"/>
        </w:rPr>
        <w:annotationRef/>
      </w:r>
      <w:r>
        <w:t>You may add the p-values to the figures</w:t>
      </w:r>
    </w:p>
  </w:comment>
  <w:comment w:id="126" w:author="Nicole" w:date="2019-12-06T23:17:00Z" w:initials="N">
    <w:p w14:paraId="12D47874" w14:textId="6222A3E9" w:rsidR="0029035A" w:rsidRDefault="0029035A"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129" w:author="Nicole" w:date="2019-12-07T12:26:00Z" w:initials="N">
    <w:p w14:paraId="7D128461" w14:textId="77777777" w:rsidR="0029035A" w:rsidRDefault="0029035A" w:rsidP="00CE687F">
      <w:pPr>
        <w:pStyle w:val="CommentText"/>
      </w:pPr>
      <w:r>
        <w:rPr>
          <w:rStyle w:val="CommentReference"/>
        </w:rPr>
        <w:annotationRef/>
      </w:r>
      <w:r>
        <w:t>Brian: why no intercept only model to represent the null (no effect)?</w:t>
      </w:r>
    </w:p>
    <w:p w14:paraId="4A6D7041" w14:textId="77777777" w:rsidR="0029035A" w:rsidRDefault="0029035A" w:rsidP="00CE687F">
      <w:pPr>
        <w:pStyle w:val="CommentText"/>
      </w:pPr>
    </w:p>
    <w:p w14:paraId="0124AC42" w14:textId="6378408F" w:rsidR="0029035A" w:rsidRDefault="0029035A" w:rsidP="00CE687F">
      <w:pPr>
        <w:pStyle w:val="CommentText"/>
      </w:pPr>
      <w:r>
        <w:t>This would help clarify if any surrogate does better than a null model.</w:t>
      </w:r>
    </w:p>
  </w:comment>
  <w:comment w:id="131" w:author="Nicole" w:date="2019-12-07T12:26:00Z" w:initials="N">
    <w:p w14:paraId="17518AB7" w14:textId="5F5273FA" w:rsidR="0029035A" w:rsidRDefault="0029035A">
      <w:pPr>
        <w:pStyle w:val="CommentText"/>
      </w:pPr>
      <w:r>
        <w:rPr>
          <w:rStyle w:val="CommentReference"/>
        </w:rPr>
        <w:annotationRef/>
      </w:r>
      <w:r>
        <w:t xml:space="preserve">Brian: </w:t>
      </w:r>
      <w:r w:rsidRPr="00CE687F">
        <w:t>even more so, all models with any AIC weight included the variable "year".</w:t>
      </w:r>
    </w:p>
  </w:comment>
  <w:comment w:id="132" w:author="Nicole" w:date="2019-12-07T12:27:00Z" w:initials="N">
    <w:p w14:paraId="5EDB7706" w14:textId="0B9208AF" w:rsidR="0029035A" w:rsidRDefault="0029035A">
      <w:pPr>
        <w:pStyle w:val="CommentText"/>
      </w:pPr>
      <w:r>
        <w:rPr>
          <w:rStyle w:val="CommentReference"/>
        </w:rPr>
        <w:annotationRef/>
      </w:r>
      <w:r>
        <w:t xml:space="preserve">Brian: </w:t>
      </w:r>
      <w:r w:rsidRPr="00CE687F">
        <w:t>be specific. Not stable throughout the study period of X number of years.</w:t>
      </w:r>
    </w:p>
  </w:comment>
  <w:comment w:id="133" w:author="Nicole" w:date="2019-12-07T12:27:00Z" w:initials="N">
    <w:p w14:paraId="7C63EBAD" w14:textId="22BFEC29" w:rsidR="0029035A" w:rsidRDefault="0029035A">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34" w:author="Nicole" w:date="2019-12-06T23:18:00Z" w:initials="N">
    <w:p w14:paraId="65F71495" w14:textId="4BCB6475" w:rsidR="0029035A" w:rsidRDefault="0029035A">
      <w:pPr>
        <w:pStyle w:val="CommentText"/>
      </w:pPr>
      <w:r>
        <w:rPr>
          <w:rStyle w:val="CommentReference"/>
        </w:rPr>
        <w:annotationRef/>
      </w:r>
      <w:r>
        <w:t>Carlos: unclear</w:t>
      </w:r>
    </w:p>
  </w:comment>
  <w:comment w:id="135" w:author="Nicole" w:date="2019-12-07T12:42:00Z" w:initials="N">
    <w:p w14:paraId="15415A64" w14:textId="11519538" w:rsidR="0029035A" w:rsidRDefault="0029035A">
      <w:pPr>
        <w:pStyle w:val="CommentText"/>
      </w:pPr>
      <w:r>
        <w:rPr>
          <w:rStyle w:val="CommentReference"/>
        </w:rPr>
        <w:annotationRef/>
      </w:r>
      <w:r>
        <w:t>Nicole: For % coral cover &lt;20% I calculated average sponge richness to be 21.6 from 1993-2007 and 24.7 from 2008-2018</w:t>
      </w:r>
    </w:p>
  </w:comment>
  <w:comment w:id="136" w:author="Nicole" w:date="2019-12-07T12:48:00Z" w:initials="N">
    <w:p w14:paraId="4EA98936" w14:textId="282051D0" w:rsidR="0029035A" w:rsidRDefault="0029035A">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137" w:author="Nicole" w:date="2019-12-07T12:28:00Z" w:initials="N">
    <w:p w14:paraId="37D3B3B1" w14:textId="73832266" w:rsidR="0029035A" w:rsidRDefault="0029035A">
      <w:pPr>
        <w:pStyle w:val="CommentText"/>
      </w:pPr>
      <w:r>
        <w:rPr>
          <w:rStyle w:val="CommentReference"/>
        </w:rPr>
        <w:annotationRef/>
      </w:r>
      <w:r>
        <w:t xml:space="preserve">Brian: </w:t>
      </w:r>
      <w:r w:rsidRPr="00CE687F">
        <w:t>rewrite. rephrase in terms of the change of effect, not the position on a graph.</w:t>
      </w:r>
    </w:p>
  </w:comment>
  <w:comment w:id="138" w:author="Nicole" w:date="2019-12-07T12:28:00Z" w:initials="N">
    <w:p w14:paraId="08CB8FDB" w14:textId="072CE058" w:rsidR="0029035A" w:rsidRDefault="0029035A">
      <w:pPr>
        <w:pStyle w:val="CommentText"/>
      </w:pPr>
      <w:r>
        <w:rPr>
          <w:rStyle w:val="CommentReference"/>
        </w:rPr>
        <w:annotationRef/>
      </w:r>
      <w:r>
        <w:t>Brian: this is a tough sentence to read</w:t>
      </w:r>
    </w:p>
  </w:comment>
  <w:comment w:id="141" w:author="Nicole" w:date="2019-12-06T23:13:00Z" w:initials="N">
    <w:p w14:paraId="43B6E11A" w14:textId="17B262C0" w:rsidR="0029035A" w:rsidRDefault="0029035A">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42" w:author="Nicole" w:date="2019-12-07T12:28:00Z" w:initials="N">
    <w:p w14:paraId="5FA731AF" w14:textId="19D9A0B8" w:rsidR="0029035A" w:rsidRDefault="0029035A">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143" w:author="Nicole" w:date="2019-11-20T05:17:00Z" w:initials="N">
    <w:p w14:paraId="7A99DDE6" w14:textId="02E046C3" w:rsidR="0029035A" w:rsidRDefault="0029035A"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45" w:author="Nicole" w:date="2019-12-07T12:29:00Z" w:initials="N">
    <w:p w14:paraId="4CF76785" w14:textId="6504B439" w:rsidR="0029035A" w:rsidRDefault="0029035A">
      <w:pPr>
        <w:pStyle w:val="CommentText"/>
      </w:pPr>
      <w:r>
        <w:rPr>
          <w:rStyle w:val="CommentReference"/>
        </w:rPr>
        <w:annotationRef/>
      </w:r>
      <w:r>
        <w:t>Brian: why line break here?</w:t>
      </w:r>
    </w:p>
  </w:comment>
  <w:comment w:id="146" w:author="Nicole" w:date="2019-11-20T03:58:00Z" w:initials="N">
    <w:p w14:paraId="1751A14C" w14:textId="04DEAC62" w:rsidR="0029035A" w:rsidRDefault="0029035A">
      <w:pPr>
        <w:pStyle w:val="CommentText"/>
      </w:pPr>
      <w:r>
        <w:rPr>
          <w:rStyle w:val="CommentReference"/>
        </w:rPr>
        <w:annotationRef/>
      </w:r>
      <w:r>
        <w:t>Takeaway from this paper:</w:t>
      </w:r>
    </w:p>
    <w:p w14:paraId="7348AD77" w14:textId="71E8B641" w:rsidR="0029035A" w:rsidRDefault="0029035A">
      <w:pPr>
        <w:pStyle w:val="CommentText"/>
      </w:pPr>
      <w:r>
        <w:t>Descriptions of the high variability of mechanisms of and distances for dispersal</w:t>
      </w:r>
    </w:p>
  </w:comment>
  <w:comment w:id="147" w:author="Nicole" w:date="2019-11-20T03:57:00Z" w:initials="N">
    <w:p w14:paraId="6D87EA04" w14:textId="437ED1F0" w:rsidR="0029035A" w:rsidRDefault="0029035A">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44" w:author="Graham Forrester" w:date="2019-12-03T11:42:00Z" w:initials="GF">
    <w:p w14:paraId="4EE592AC" w14:textId="4CE8303F" w:rsidR="0029035A" w:rsidRDefault="0029035A">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148" w:author="Nicole" w:date="2019-11-20T05:22:00Z" w:initials="N">
    <w:p w14:paraId="7F3B3A69" w14:textId="3F7E3502" w:rsidR="0029035A" w:rsidRDefault="0029035A"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49" w:author="Graham Forrester" w:date="2019-12-03T11:43:00Z" w:initials="GF">
    <w:p w14:paraId="07107738" w14:textId="46C531DE" w:rsidR="0029035A" w:rsidRDefault="0029035A">
      <w:pPr>
        <w:pStyle w:val="CommentText"/>
      </w:pPr>
      <w:r>
        <w:rPr>
          <w:rStyle w:val="CommentReference"/>
        </w:rPr>
        <w:annotationRef/>
      </w:r>
      <w:r>
        <w:t>This would not have made sense.  I have thought off and on about suggesting we add fish abundance as a surrogate (for fish richness).</w:t>
      </w:r>
    </w:p>
  </w:comment>
  <w:comment w:id="150" w:author="Graham Forrester" w:date="2019-12-03T11:50:00Z" w:initials="GF">
    <w:p w14:paraId="37952E27" w14:textId="44FAA7AE" w:rsidR="0029035A" w:rsidRDefault="0029035A">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52" w:author="Nicole" w:date="2019-12-07T12:51:00Z" w:initials="N">
    <w:p w14:paraId="7AEF4DD5" w14:textId="2D0C503D" w:rsidR="0029035A" w:rsidRDefault="0029035A">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153" w:author="Nicole" w:date="2019-12-07T12:29:00Z" w:initials="N">
    <w:p w14:paraId="0082EB0E" w14:textId="6BEB7B83" w:rsidR="0029035A" w:rsidRDefault="0029035A">
      <w:pPr>
        <w:pStyle w:val="CommentText"/>
      </w:pPr>
      <w:r>
        <w:rPr>
          <w:rStyle w:val="CommentReference"/>
        </w:rPr>
        <w:annotationRef/>
      </w:r>
      <w:r>
        <w:t>Brian: Rephrase and reference the study here.</w:t>
      </w:r>
    </w:p>
  </w:comment>
  <w:comment w:id="151" w:author="Graham Forrester" w:date="2019-12-03T11:44:00Z" w:initials="GF">
    <w:p w14:paraId="1616FF1F" w14:textId="6BD3CE10" w:rsidR="0029035A" w:rsidRDefault="0029035A">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54" w:author="Graham Forrester" w:date="2019-11-20T11:25:00Z" w:initials="GF">
    <w:p w14:paraId="552ED08E" w14:textId="2E34F0E4" w:rsidR="0029035A" w:rsidRDefault="0029035A">
      <w:pPr>
        <w:pStyle w:val="CommentText"/>
      </w:pPr>
      <w:r>
        <w:rPr>
          <w:rStyle w:val="CommentReference"/>
        </w:rPr>
        <w:annotationRef/>
      </w:r>
      <w:r>
        <w:t>I know that it was boat anchoring, but leave this aside for now.</w:t>
      </w:r>
    </w:p>
  </w:comment>
  <w:comment w:id="155" w:author="Nicole" w:date="2019-11-26T13:50:00Z" w:initials="N">
    <w:p w14:paraId="535B8D36" w14:textId="6BFF9915" w:rsidR="0029035A" w:rsidRDefault="0029035A">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56" w:author="Graham Forrester" w:date="2019-12-03T12:01:00Z" w:initials="GF">
    <w:p w14:paraId="5F28C972" w14:textId="77777777" w:rsidR="0029035A" w:rsidRDefault="0029035A">
      <w:pPr>
        <w:pStyle w:val="CommentText"/>
      </w:pPr>
      <w:r>
        <w:rPr>
          <w:rStyle w:val="CommentReference"/>
        </w:rPr>
        <w:annotationRef/>
      </w:r>
      <w:r>
        <w:t xml:space="preserve">Lots of semi-connected points in this paragraph.  </w:t>
      </w:r>
    </w:p>
    <w:p w14:paraId="30A4A135" w14:textId="77777777" w:rsidR="0029035A" w:rsidRDefault="0029035A">
      <w:pPr>
        <w:pStyle w:val="CommentText"/>
      </w:pPr>
    </w:p>
    <w:p w14:paraId="6D33B92C" w14:textId="77777777" w:rsidR="0029035A" w:rsidRDefault="0029035A">
      <w:pPr>
        <w:pStyle w:val="CommentText"/>
      </w:pPr>
      <w:r>
        <w:t>Group according to…..</w:t>
      </w:r>
    </w:p>
    <w:p w14:paraId="1FE480A6" w14:textId="77777777" w:rsidR="0029035A" w:rsidRDefault="0029035A">
      <w:pPr>
        <w:pStyle w:val="CommentText"/>
      </w:pPr>
      <w:r>
        <w:t>Basis in the literature for predicting specific surrogate-target relationships for sponges?</w:t>
      </w:r>
    </w:p>
    <w:p w14:paraId="4C03E95E" w14:textId="77777777" w:rsidR="0029035A" w:rsidRDefault="0029035A">
      <w:pPr>
        <w:pStyle w:val="CommentText"/>
      </w:pPr>
    </w:p>
    <w:p w14:paraId="5CC39958" w14:textId="77777777" w:rsidR="0029035A" w:rsidRDefault="0029035A">
      <w:pPr>
        <w:pStyle w:val="CommentText"/>
      </w:pPr>
      <w:r>
        <w:t xml:space="preserve">Main result for sponges – their richness was weakly predicted by the surrogates and largely independent of coral/fish richness.  </w:t>
      </w:r>
    </w:p>
    <w:p w14:paraId="371A4A61" w14:textId="77777777" w:rsidR="0029035A" w:rsidRDefault="0029035A">
      <w:pPr>
        <w:pStyle w:val="CommentText"/>
      </w:pPr>
    </w:p>
    <w:p w14:paraId="36028CE5" w14:textId="56DEA985" w:rsidR="0029035A" w:rsidRDefault="0029035A">
      <w:pPr>
        <w:pStyle w:val="CommentText"/>
      </w:pPr>
    </w:p>
  </w:comment>
  <w:comment w:id="157" w:author="Nicole" w:date="2019-12-07T12:30:00Z" w:initials="N">
    <w:p w14:paraId="43EE3585" w14:textId="20029504" w:rsidR="0029035A" w:rsidRDefault="0029035A">
      <w:pPr>
        <w:pStyle w:val="CommentText"/>
      </w:pPr>
      <w:r>
        <w:rPr>
          <w:rStyle w:val="CommentReference"/>
        </w:rPr>
        <w:annotationRef/>
      </w:r>
      <w:r>
        <w:t xml:space="preserve">Brian: </w:t>
      </w:r>
      <w:r w:rsidRPr="00CE687F">
        <w:t>that's a lot of author names. correct formatting?</w:t>
      </w:r>
    </w:p>
  </w:comment>
  <w:comment w:id="158" w:author="Nicole" w:date="2019-12-11T15:07:00Z" w:initials="N">
    <w:p w14:paraId="0B612285" w14:textId="5A16470C" w:rsidR="0029035A" w:rsidRDefault="0029035A">
      <w:pPr>
        <w:pStyle w:val="CommentText"/>
      </w:pPr>
      <w:r>
        <w:rPr>
          <w:rStyle w:val="CommentReference"/>
        </w:rPr>
        <w:annotationRef/>
      </w:r>
      <w:r>
        <w:t>Nicole: Yes, all authors are listed when there are 5 or fewer.</w:t>
      </w:r>
    </w:p>
  </w:comment>
  <w:comment w:id="159" w:author="Nicole" w:date="2019-11-20T05:24:00Z" w:initials="N">
    <w:p w14:paraId="5600C804" w14:textId="0C3BB952" w:rsidR="0029035A" w:rsidRDefault="0029035A">
      <w:pPr>
        <w:pStyle w:val="CommentText"/>
      </w:pPr>
      <w:r>
        <w:rPr>
          <w:rStyle w:val="CommentReference"/>
        </w:rPr>
        <w:annotationRef/>
      </w:r>
      <w:r>
        <w:t>Takeaway from this paper: Allelopathic sponges, may reduce coral cover at local scales</w:t>
      </w:r>
    </w:p>
  </w:comment>
  <w:comment w:id="160" w:author="Nicole" w:date="2019-12-07T12:30:00Z" w:initials="N">
    <w:p w14:paraId="1E0478BF" w14:textId="0629EBD7" w:rsidR="0029035A" w:rsidRDefault="0029035A">
      <w:pPr>
        <w:pStyle w:val="CommentText"/>
      </w:pPr>
      <w:r>
        <w:rPr>
          <w:rStyle w:val="CommentReference"/>
        </w:rPr>
        <w:annotationRef/>
      </w:r>
      <w:r>
        <w:t xml:space="preserve">Brian: </w:t>
      </w:r>
      <w:r w:rsidRPr="00CE687F">
        <w:t>that's a lot of author names. correct formatting?</w:t>
      </w:r>
    </w:p>
  </w:comment>
  <w:comment w:id="161" w:author="Nicole" w:date="2019-12-11T15:07:00Z" w:initials="N">
    <w:p w14:paraId="64058F5D" w14:textId="4A9514EC" w:rsidR="0029035A" w:rsidRDefault="0029035A">
      <w:pPr>
        <w:pStyle w:val="CommentText"/>
      </w:pPr>
      <w:r>
        <w:rPr>
          <w:rStyle w:val="CommentReference"/>
        </w:rPr>
        <w:annotationRef/>
      </w:r>
      <w:r>
        <w:t>Nicole: Yes, all authors are listed when there are 5 or fewer.</w:t>
      </w:r>
    </w:p>
  </w:comment>
  <w:comment w:id="162" w:author="Nicole" w:date="2019-11-20T05:31:00Z" w:initials="N">
    <w:p w14:paraId="7EF80EBE" w14:textId="2F1AAE55" w:rsidR="0029035A" w:rsidRDefault="0029035A">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63" w:author="Nicole" w:date="2019-11-20T05:31:00Z" w:initials="N">
    <w:p w14:paraId="64414C51" w14:textId="79221A7E" w:rsidR="0029035A" w:rsidRDefault="0029035A">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29035A" w:rsidRDefault="0029035A">
      <w:pPr>
        <w:pStyle w:val="CommentText"/>
      </w:pPr>
    </w:p>
    <w:p w14:paraId="231BFA09" w14:textId="32C87A94" w:rsidR="0029035A" w:rsidRDefault="0029035A">
      <w:pPr>
        <w:pStyle w:val="CommentText"/>
      </w:pPr>
      <w:r>
        <w:t>Takeaway from Stella 2011: sponges can hold reef together and play important role in cycling of some nutrients; sponges can be allelopathic and overgrow corals</w:t>
      </w:r>
    </w:p>
  </w:comment>
  <w:comment w:id="164" w:author="Nicole" w:date="2019-11-20T05:31:00Z" w:initials="N">
    <w:p w14:paraId="4E0D3E57" w14:textId="5D125270" w:rsidR="0029035A" w:rsidRDefault="0029035A">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29035A" w:rsidRDefault="0029035A">
      <w:pPr>
        <w:pStyle w:val="CommentText"/>
      </w:pPr>
    </w:p>
    <w:p w14:paraId="5B08DD87" w14:textId="134B209E" w:rsidR="0029035A" w:rsidRDefault="0029035A">
      <w:pPr>
        <w:pStyle w:val="CommentText"/>
      </w:pPr>
      <w:r>
        <w:t>Takeaway from Powell 2014: decrease in spongivorous fish has led to increase in sponge N in the Indo-Pacific region</w:t>
      </w:r>
    </w:p>
  </w:comment>
  <w:comment w:id="165" w:author="Graham Forrester" w:date="2019-12-03T12:04:00Z" w:initials="GF">
    <w:p w14:paraId="2BC22F26" w14:textId="77777777" w:rsidR="0029035A" w:rsidRDefault="0029035A">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29035A" w:rsidRDefault="0029035A">
      <w:pPr>
        <w:pStyle w:val="CommentText"/>
      </w:pPr>
    </w:p>
    <w:p w14:paraId="06A436C5" w14:textId="6AA20FC6" w:rsidR="0029035A" w:rsidRDefault="0029035A">
      <w:pPr>
        <w:pStyle w:val="CommentText"/>
      </w:pPr>
      <w:r>
        <w:t>Or, if this is a summary of the preceding section, make sure that is obvious.</w:t>
      </w:r>
    </w:p>
  </w:comment>
  <w:comment w:id="166" w:author="Nicole" w:date="2019-11-19T00:49:00Z" w:initials="N">
    <w:p w14:paraId="0BEDB636" w14:textId="30FE15A8" w:rsidR="0029035A" w:rsidRDefault="0029035A">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68" w:author="Nicole" w:date="2019-12-07T12:30:00Z" w:initials="N">
    <w:p w14:paraId="410E96C6" w14:textId="6F7F0741" w:rsidR="0029035A" w:rsidRDefault="0029035A">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67" w:author="Graham Forrester" w:date="2019-12-03T12:06:00Z" w:initials="GF">
    <w:p w14:paraId="1A8FDBC9" w14:textId="06678B08" w:rsidR="0029035A" w:rsidRDefault="0029035A">
      <w:pPr>
        <w:pStyle w:val="CommentText"/>
      </w:pPr>
      <w:r>
        <w:rPr>
          <w:rStyle w:val="CommentReference"/>
        </w:rPr>
        <w:annotationRef/>
      </w:r>
      <w:r>
        <w:t>This is not obvious from the graphs in the thesis…..and I am not convinced it is accurate.  Can you explain how you came to this conclusion?</w:t>
      </w:r>
    </w:p>
  </w:comment>
  <w:comment w:id="169" w:author="Nicole" w:date="2019-12-07T12:30:00Z" w:initials="N">
    <w:p w14:paraId="77463CD3" w14:textId="7739A9DA" w:rsidR="0029035A" w:rsidRDefault="0029035A">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70" w:author="Nicole" w:date="2019-12-07T12:31:00Z" w:initials="N">
    <w:p w14:paraId="7A35F8B8" w14:textId="6C7A9C92" w:rsidR="0029035A" w:rsidRDefault="0029035A">
      <w:pPr>
        <w:pStyle w:val="CommentText"/>
      </w:pPr>
      <w:r>
        <w:rPr>
          <w:rStyle w:val="CommentReference"/>
        </w:rPr>
        <w:annotationRef/>
      </w:r>
      <w:r>
        <w:t>Brian: cut sentence into two</w:t>
      </w:r>
    </w:p>
  </w:comment>
  <w:comment w:id="172" w:author="Nicole" w:date="2019-11-20T06:00:00Z" w:initials="N">
    <w:p w14:paraId="2A37DF65" w14:textId="1C5B04B7" w:rsidR="0029035A" w:rsidRDefault="0029035A">
      <w:pPr>
        <w:pStyle w:val="CommentText"/>
      </w:pPr>
      <w:r>
        <w:rPr>
          <w:rStyle w:val="CommentReference"/>
        </w:rPr>
        <w:annotationRef/>
      </w:r>
      <w:r>
        <w:t>Takeaway from this paper: there are many understudied invert groups that can inform our understanding of biodiversity changes on coral reefs</w:t>
      </w:r>
    </w:p>
  </w:comment>
  <w:comment w:id="171" w:author="Graham Forrester" w:date="2019-12-03T12:08:00Z" w:initials="GF">
    <w:p w14:paraId="004130C7" w14:textId="2D92B660" w:rsidR="0029035A" w:rsidRDefault="0029035A">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29035A" w:rsidRDefault="0029035A">
      <w:pPr>
        <w:pStyle w:val="CommentText"/>
      </w:pPr>
    </w:p>
    <w:p w14:paraId="086A2894" w14:textId="77777777" w:rsidR="0029035A" w:rsidRDefault="0029035A">
      <w:pPr>
        <w:pStyle w:val="CommentText"/>
      </w:pPr>
    </w:p>
    <w:p w14:paraId="78C9AD04" w14:textId="01F09657" w:rsidR="0029035A" w:rsidRDefault="0029035A">
      <w:pPr>
        <w:pStyle w:val="CommentText"/>
      </w:pPr>
      <w:r>
        <w:t>Things to bring up – not organized.</w:t>
      </w:r>
    </w:p>
    <w:p w14:paraId="05C4346B" w14:textId="56DD190E" w:rsidR="0029035A" w:rsidRDefault="0029035A">
      <w:pPr>
        <w:pStyle w:val="CommentText"/>
      </w:pPr>
      <w:r>
        <w:t>Rise of eDNA to monitor cryptic groups and microbes,</w:t>
      </w:r>
    </w:p>
    <w:p w14:paraId="7B172465" w14:textId="123BEC9F" w:rsidR="0029035A" w:rsidRDefault="0029035A">
      <w:pPr>
        <w:pStyle w:val="CommentText"/>
      </w:pPr>
      <w:r>
        <w:t>The few studies of richness in cryptic groups on coral reefs</w:t>
      </w:r>
    </w:p>
    <w:p w14:paraId="4383AA62" w14:textId="2D2C5422" w:rsidR="0029035A" w:rsidRDefault="0029035A">
      <w:pPr>
        <w:pStyle w:val="CommentText"/>
      </w:pPr>
    </w:p>
    <w:p w14:paraId="18A470B9" w14:textId="6B4B5A99" w:rsidR="0029035A" w:rsidRDefault="0029035A">
      <w:pPr>
        <w:pStyle w:val="CommentText"/>
      </w:pPr>
      <w:r>
        <w:t>Comparisons to terrestrial papers where extrapolating to other taxa has worked/failed</w:t>
      </w:r>
    </w:p>
    <w:p w14:paraId="48A8C21F" w14:textId="77777777" w:rsidR="0029035A" w:rsidRDefault="0029035A">
      <w:pPr>
        <w:pStyle w:val="CommentText"/>
      </w:pPr>
    </w:p>
    <w:p w14:paraId="4D4D569F" w14:textId="6BA374EE" w:rsidR="0029035A" w:rsidRDefault="0029035A">
      <w:pPr>
        <w:pStyle w:val="CommentText"/>
      </w:pPr>
    </w:p>
  </w:comment>
  <w:comment w:id="173" w:author="Nicole" w:date="2019-12-07T12:31:00Z" w:initials="N">
    <w:p w14:paraId="36D56BAD" w14:textId="36BC3103" w:rsidR="0029035A" w:rsidRDefault="0029035A">
      <w:pPr>
        <w:pStyle w:val="CommentText"/>
      </w:pPr>
      <w:r>
        <w:rPr>
          <w:rStyle w:val="CommentReference"/>
        </w:rPr>
        <w:annotationRef/>
      </w:r>
      <w:r>
        <w:t>Brian: huh?</w:t>
      </w:r>
    </w:p>
  </w:comment>
  <w:comment w:id="174" w:author="Graham Forrester" w:date="2019-12-03T12:17:00Z" w:initials="GF">
    <w:p w14:paraId="44DFA122" w14:textId="77A9ED1B" w:rsidR="0029035A" w:rsidRDefault="0029035A">
      <w:pPr>
        <w:pStyle w:val="CommentText"/>
      </w:pPr>
      <w:r>
        <w:rPr>
          <w:rStyle w:val="CommentReference"/>
        </w:rPr>
        <w:annotationRef/>
      </w:r>
      <w:r>
        <w:t>This needs to be defined, perhaps in a parenthetic clause</w:t>
      </w:r>
    </w:p>
  </w:comment>
  <w:comment w:id="175" w:author="Nicole" w:date="2019-12-07T12:31:00Z" w:initials="N">
    <w:p w14:paraId="6CB10818" w14:textId="4B0D8A9B" w:rsidR="0029035A" w:rsidRDefault="0029035A">
      <w:pPr>
        <w:pStyle w:val="CommentText"/>
      </w:pPr>
      <w:r>
        <w:rPr>
          <w:rStyle w:val="CommentReference"/>
        </w:rPr>
        <w:annotationRef/>
      </w:r>
      <w:r>
        <w:t>Brian: never defined</w:t>
      </w:r>
    </w:p>
  </w:comment>
  <w:comment w:id="176" w:author="Nicole" w:date="2019-11-20T06:10:00Z" w:initials="N">
    <w:p w14:paraId="756AB600" w14:textId="4739D5BC" w:rsidR="0029035A" w:rsidRDefault="0029035A"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77" w:author="Nicole" w:date="2019-11-20T06:19:00Z" w:initials="N">
    <w:p w14:paraId="19047493" w14:textId="0C55BC5B" w:rsidR="0029035A" w:rsidRDefault="0029035A">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78" w:author="Graham Forrester" w:date="2019-12-03T12:20:00Z" w:initials="GF">
    <w:p w14:paraId="2EF5B111" w14:textId="77777777" w:rsidR="0029035A" w:rsidRDefault="0029035A">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29035A" w:rsidRDefault="0029035A">
      <w:pPr>
        <w:pStyle w:val="CommentText"/>
      </w:pPr>
    </w:p>
    <w:p w14:paraId="1FF1590B" w14:textId="0D2A2A73" w:rsidR="0029035A" w:rsidRDefault="0029035A">
      <w:pPr>
        <w:pStyle w:val="CommentText"/>
      </w:pPr>
      <w:r>
        <w:t>This could be something about temporal stability, because temporal change is not well studied?</w:t>
      </w:r>
      <w:r>
        <w:br/>
      </w:r>
      <w:r>
        <w:br/>
      </w:r>
    </w:p>
  </w:comment>
  <w:comment w:id="179" w:author="Nicole" w:date="2019-11-19T00:49:00Z" w:initials="N">
    <w:p w14:paraId="20F72326" w14:textId="1C015801" w:rsidR="0029035A" w:rsidRDefault="0029035A">
      <w:pPr>
        <w:pStyle w:val="CommentText"/>
      </w:pPr>
      <w:r>
        <w:rPr>
          <w:rStyle w:val="CommentReference"/>
        </w:rPr>
        <w:annotationRef/>
      </w:r>
      <w:r>
        <w:t>Main Point: Conclusions and takeaways</w:t>
      </w:r>
    </w:p>
  </w:comment>
  <w:comment w:id="180" w:author="Graham Forrester" w:date="2019-12-03T12:22:00Z" w:initials="GF">
    <w:p w14:paraId="25AB2B69" w14:textId="63F68456" w:rsidR="0029035A" w:rsidRDefault="0029035A">
      <w:pPr>
        <w:pStyle w:val="CommentText"/>
      </w:pPr>
      <w:r>
        <w:rPr>
          <w:rStyle w:val="CommentReference"/>
        </w:rPr>
        <w:annotationRef/>
      </w:r>
      <w:r>
        <w:t>Say something about what we learned about sponges and then something we learned about extrapolating across groups more generally</w:t>
      </w:r>
    </w:p>
  </w:comment>
  <w:comment w:id="183" w:author="Nicole" w:date="2019-11-20T06:30:00Z" w:initials="N">
    <w:p w14:paraId="1FB370F7" w14:textId="7F24F168" w:rsidR="0029035A" w:rsidRPr="00EA3C4D" w:rsidRDefault="0029035A">
      <w:pPr>
        <w:pStyle w:val="CommentText"/>
      </w:pPr>
      <w:r>
        <w:rPr>
          <w:rStyle w:val="CommentReference"/>
        </w:rPr>
        <w:annotationRef/>
      </w:r>
      <w:r>
        <w:rPr>
          <w:rFonts w:eastAsia="Arial"/>
          <w:color w:val="000000"/>
          <w:szCs w:val="22"/>
        </w:rPr>
        <w:t>$Will need to remove reference manager field codes before submitting to JNC</w:t>
      </w:r>
    </w:p>
  </w:comment>
  <w:comment w:id="185" w:author="Nicole" w:date="2019-12-11T14:59:00Z" w:initials="N">
    <w:p w14:paraId="590C87D8" w14:textId="77777777" w:rsidR="0029035A" w:rsidRDefault="0029035A" w:rsidP="00401C56">
      <w:pPr>
        <w:pStyle w:val="CommentText"/>
      </w:pPr>
      <w:r>
        <w:rPr>
          <w:rStyle w:val="CommentReference"/>
        </w:rPr>
        <w:annotationRef/>
      </w:r>
      <w:r>
        <w:t>***Nicole: renumber figures and appendices in text when order is determined</w:t>
      </w:r>
    </w:p>
  </w:comment>
  <w:comment w:id="186" w:author="Nicole" w:date="2019-12-11T14:59:00Z" w:initials="N">
    <w:p w14:paraId="50C443C2"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87" w:author="Nicole" w:date="2019-12-11T14:59:00Z" w:initials="N">
    <w:p w14:paraId="14683E99" w14:textId="77777777" w:rsidR="0029035A" w:rsidRDefault="0029035A" w:rsidP="00401C56">
      <w:r>
        <w:rPr>
          <w:rStyle w:val="CommentReference"/>
        </w:rPr>
        <w:annotationRef/>
      </w:r>
      <w:r>
        <w:t xml:space="preserve">^Brian: </w:t>
      </w:r>
      <w:r w:rsidRPr="00EF3546">
        <w:t>The organizational layout of your many model sets could be improved (comment by Rachel about difficulty in following). Maybe a conceptual flow diagram could help.</w:t>
      </w:r>
    </w:p>
  </w:comment>
  <w:comment w:id="188" w:author="Nicole" w:date="2019-12-11T14:59:00Z" w:initials="N">
    <w:p w14:paraId="7E36343E" w14:textId="77777777" w:rsidR="0029035A" w:rsidRDefault="0029035A" w:rsidP="00401C56">
      <w:pPr>
        <w:pStyle w:val="CommentText"/>
      </w:pPr>
      <w:r>
        <w:rPr>
          <w:rStyle w:val="CommentReference"/>
        </w:rPr>
        <w:annotationRef/>
      </w:r>
      <w:r>
        <w:t>***Nicole: I have already made this conceptual flow diagram. Should I include it?</w:t>
      </w:r>
    </w:p>
  </w:comment>
  <w:comment w:id="189" w:author="Nicole" w:date="2019-12-11T14:59:00Z" w:initials="N">
    <w:p w14:paraId="007F255D" w14:textId="77777777" w:rsidR="0029035A" w:rsidRDefault="0029035A" w:rsidP="00401C56">
      <w:pPr>
        <w:ind w:firstLine="0"/>
      </w:pPr>
      <w:r>
        <w:rPr>
          <w:rStyle w:val="CommentReference"/>
        </w:rPr>
        <w:annotationRef/>
      </w:r>
      <w:r>
        <w:t xml:space="preserve">***Brian: </w:t>
      </w:r>
      <w:r w:rsidRPr="00EF3546">
        <w:t>Add clarifying statistical definitions to what you did in your figures and manuscript (</w:t>
      </w:r>
      <w:proofErr w:type="spellStart"/>
      <w:r w:rsidRPr="00EF3546">
        <w:t>Gavino</w:t>
      </w:r>
      <w:proofErr w:type="spellEnd"/>
      <w:r w:rsidRPr="00EF3546">
        <w:t xml:space="preserve"> comment)</w:t>
      </w:r>
    </w:p>
  </w:comment>
  <w:comment w:id="190" w:author="Nicole" w:date="2019-12-11T14:59:00Z" w:initials="N">
    <w:p w14:paraId="28C91769"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91" w:author="Nicole" w:date="2019-12-11T14:59:00Z" w:initials="N">
    <w:p w14:paraId="4593DA95"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92" w:author="Nicole" w:date="2019-12-11T14:59:00Z" w:initials="N">
    <w:p w14:paraId="54355763"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93" w:author="Nicole" w:date="2019-12-11T14:59:00Z" w:initials="N">
    <w:p w14:paraId="1D665D9D"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94" w:author="Nicole" w:date="2019-12-11T14:59:00Z" w:initials="N">
    <w:p w14:paraId="7B22120B" w14:textId="77777777" w:rsidR="0029035A" w:rsidRDefault="0029035A" w:rsidP="00401C56">
      <w:pPr>
        <w:pStyle w:val="CommentText"/>
      </w:pPr>
      <w:r>
        <w:t>^</w:t>
      </w:r>
      <w:r>
        <w:rPr>
          <w:rStyle w:val="CommentReference"/>
        </w:rPr>
        <w:annotationRef/>
      </w:r>
      <w:r>
        <w:t>Graham: I am still puzzling over this result.</w:t>
      </w:r>
    </w:p>
    <w:p w14:paraId="651B312C" w14:textId="77777777" w:rsidR="0029035A" w:rsidRDefault="0029035A" w:rsidP="00401C56">
      <w:pPr>
        <w:pStyle w:val="CommentText"/>
      </w:pPr>
    </w:p>
    <w:p w14:paraId="5F3A4484" w14:textId="77777777" w:rsidR="0029035A" w:rsidRDefault="0029035A" w:rsidP="00401C56">
      <w:pPr>
        <w:pStyle w:val="CommentText"/>
      </w:pPr>
      <w:r>
        <w:t>It means…..within a site, change in richness with rugosity is less than expected (lines within sites are more shallow than the overall trend)</w:t>
      </w:r>
    </w:p>
    <w:p w14:paraId="59636C7F" w14:textId="77777777" w:rsidR="0029035A" w:rsidRDefault="0029035A" w:rsidP="00401C56">
      <w:pPr>
        <w:pStyle w:val="CommentText"/>
      </w:pPr>
    </w:p>
    <w:p w14:paraId="5646173B" w14:textId="77777777" w:rsidR="0029035A" w:rsidRDefault="0029035A" w:rsidP="00401C56">
      <w:pPr>
        <w:pStyle w:val="CommentText"/>
      </w:pPr>
      <w:r>
        <w:t>Is a lagged response to declines over time in rugosity a possible reason?</w:t>
      </w:r>
    </w:p>
    <w:p w14:paraId="59F61D21" w14:textId="77777777" w:rsidR="0029035A" w:rsidRDefault="0029035A" w:rsidP="00401C56">
      <w:pPr>
        <w:pStyle w:val="CommentText"/>
      </w:pPr>
    </w:p>
    <w:p w14:paraId="51C86E01" w14:textId="77777777" w:rsidR="0029035A" w:rsidRDefault="0029035A" w:rsidP="00401C56">
      <w:pPr>
        <w:pStyle w:val="CommentText"/>
      </w:pPr>
      <w:r>
        <w:t>(Have you made a graph like this where the legend is year rather than site, e.g. like Fig. 5?  I was wondering because the model with site + year is close to the site only model)</w:t>
      </w:r>
    </w:p>
  </w:comment>
  <w:comment w:id="195" w:author="Nicole" w:date="2019-12-11T14:59:00Z" w:initials="N">
    <w:p w14:paraId="1130EF3D"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96" w:author="Nicole" w:date="2019-12-11T14:59:00Z" w:initials="N">
    <w:p w14:paraId="1D56A698" w14:textId="77777777" w:rsidR="0029035A" w:rsidRDefault="0029035A"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97" w:author="Nicole" w:date="2019-12-11T14:59:00Z" w:initials="N">
    <w:p w14:paraId="2041C7DF"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98" w:author="Nicole" w:date="2019-12-11T14:59:00Z" w:initials="N">
    <w:p w14:paraId="169D87C3" w14:textId="77777777" w:rsidR="0029035A" w:rsidRDefault="0029035A" w:rsidP="00401C56">
      <w:pPr>
        <w:pStyle w:val="CommentText"/>
      </w:pPr>
      <w:r>
        <w:rPr>
          <w:rStyle w:val="CommentReference"/>
        </w:rPr>
        <w:annotationRef/>
      </w:r>
      <w:r>
        <w:t>***Nicole: renumber figures and appendices in text when order is determined</w:t>
      </w:r>
    </w:p>
  </w:comment>
  <w:comment w:id="199" w:author="Nicole" w:date="2019-12-11T14:59:00Z" w:initials="N">
    <w:p w14:paraId="346DFDD6" w14:textId="77777777" w:rsidR="0029035A" w:rsidRDefault="0029035A" w:rsidP="00401C56">
      <w:pPr>
        <w:pStyle w:val="CommentText"/>
      </w:pPr>
      <w:r>
        <w:rPr>
          <w:rStyle w:val="CommentReference"/>
        </w:rPr>
        <w:annotationRef/>
      </w:r>
      <w:r>
        <w:rPr>
          <w:rStyle w:val="TableheadingChar"/>
        </w:rPr>
        <w:t>***Nicole: I anticipate this will require adjusting by formatter so prepare excel file</w:t>
      </w:r>
    </w:p>
  </w:comment>
  <w:comment w:id="200" w:author="Nicole" w:date="2019-12-11T14:59:00Z" w:initials="N">
    <w:p w14:paraId="7AAFC4D8" w14:textId="77777777" w:rsidR="0029035A" w:rsidRDefault="0029035A" w:rsidP="00401C56">
      <w:pPr>
        <w:pStyle w:val="CommentText"/>
      </w:pPr>
      <w:r>
        <w:rPr>
          <w:rStyle w:val="CommentReference"/>
        </w:rPr>
        <w:annotationRef/>
      </w:r>
      <w:r>
        <w:rPr>
          <w:rStyle w:val="TableheadingChar"/>
        </w:rPr>
        <w:t>***Nicole: I anticipate this will require adjusting by formatter so prepare excel file</w:t>
      </w:r>
    </w:p>
  </w:comment>
  <w:comment w:id="201" w:author="Nicole" w:date="2019-12-11T14:59:00Z" w:initials="N">
    <w:p w14:paraId="441F84F6"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02" w:author="Nicole" w:date="2019-12-11T14:59:00Z" w:initials="N">
    <w:p w14:paraId="083C99D4" w14:textId="77777777" w:rsidR="0029035A" w:rsidRDefault="0029035A" w:rsidP="00401C56">
      <w:pPr>
        <w:pStyle w:val="CommentText"/>
      </w:pPr>
      <w:r>
        <w:rPr>
          <w:rStyle w:val="CommentReference"/>
        </w:rPr>
        <w:annotationRef/>
      </w:r>
      <w:r w:rsidRPr="00453D6E">
        <w:t xml:space="preserve"> </w:t>
      </w:r>
      <w:r>
        <w:t xml:space="preserve">***Nicole: display p-values </w:t>
      </w:r>
    </w:p>
  </w:comment>
  <w:comment w:id="203" w:author="Nicole" w:date="2019-12-11T14:59:00Z" w:initials="N">
    <w:p w14:paraId="17E5FFEF"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04" w:author="Graham Forrester" w:date="2019-12-11T14:59:00Z" w:initials="GF">
    <w:p w14:paraId="6D9823DA" w14:textId="77777777" w:rsidR="0029035A" w:rsidRDefault="0029035A" w:rsidP="00401C56">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205" w:author="Nicole" w:date="2019-12-11T14:59:00Z" w:initials="N">
    <w:p w14:paraId="00A44C99" w14:textId="77777777" w:rsidR="0029035A" w:rsidRDefault="0029035A" w:rsidP="00401C56">
      <w:pPr>
        <w:pStyle w:val="CommentText"/>
        <w:ind w:firstLine="0"/>
      </w:pPr>
      <w:r>
        <w:rPr>
          <w:rStyle w:val="CommentReference"/>
        </w:rPr>
        <w:annotationRef/>
      </w:r>
      <w:r>
        <w:t>***Nicole: display p-values</w:t>
      </w:r>
    </w:p>
  </w:comment>
  <w:comment w:id="206" w:author="Nicole" w:date="2019-12-11T14:59:00Z" w:initials="N">
    <w:p w14:paraId="3A1B3A5C"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207" w:author="Nicole" w:date="2019-12-11T14:59:00Z" w:initials="N">
    <w:p w14:paraId="419ABEC7" w14:textId="77777777" w:rsidR="0029035A" w:rsidRDefault="0029035A" w:rsidP="00401C56">
      <w:pPr>
        <w:pStyle w:val="CommentText"/>
      </w:pPr>
      <w:r>
        <w:rPr>
          <w:rStyle w:val="CommentReference"/>
        </w:rPr>
        <w:annotationRef/>
      </w:r>
      <w:r>
        <w:t>***Nicole: display r-squared and p-values</w:t>
      </w:r>
    </w:p>
  </w:comment>
  <w:comment w:id="208" w:author="Nicole" w:date="2019-12-11T14:59:00Z" w:initials="N">
    <w:p w14:paraId="6895B80D" w14:textId="77777777" w:rsidR="0029035A" w:rsidRDefault="0029035A" w:rsidP="00401C56">
      <w:pPr>
        <w:pStyle w:val="CommentText"/>
      </w:pPr>
      <w:r>
        <w:rPr>
          <w:rStyle w:val="CommentReference"/>
        </w:rPr>
        <w:annotationRef/>
      </w:r>
      <w:r>
        <w:t>***</w:t>
      </w:r>
      <w:proofErr w:type="spellStart"/>
      <w:r>
        <w:t>Gavino</w:t>
      </w:r>
      <w:proofErr w:type="spellEnd"/>
      <w:r>
        <w:t>: Discuss the output and the significance of your estimates.</w:t>
      </w:r>
    </w:p>
  </w:comment>
  <w:comment w:id="209" w:author="Nicole" w:date="2019-12-11T14:59:00Z" w:initials="N">
    <w:p w14:paraId="52C2A9CE" w14:textId="77777777" w:rsidR="0029035A" w:rsidRDefault="0029035A" w:rsidP="00401C56">
      <w:pPr>
        <w:pStyle w:val="CommentText"/>
      </w:pPr>
      <w:r>
        <w:rPr>
          <w:rStyle w:val="CommentReference"/>
        </w:rPr>
        <w:annotationRef/>
      </w:r>
      <w:r>
        <w:t>***Nicole: caption</w:t>
      </w:r>
    </w:p>
  </w:comment>
  <w:comment w:id="210" w:author="Nicole" w:date="2019-12-11T14:59:00Z" w:initials="N">
    <w:p w14:paraId="10F930EF" w14:textId="77777777" w:rsidR="0029035A" w:rsidRDefault="0029035A" w:rsidP="00401C56">
      <w:pPr>
        <w:pStyle w:val="CommentText"/>
      </w:pPr>
      <w:r>
        <w:rPr>
          <w:rStyle w:val="CommentReference"/>
        </w:rPr>
        <w:annotationRef/>
      </w:r>
      <w:r>
        <w:t>***Nicole: caption</w:t>
      </w:r>
    </w:p>
  </w:comment>
  <w:comment w:id="211" w:author="Nicole" w:date="2019-12-11T14:59:00Z" w:initials="N">
    <w:p w14:paraId="42D70648" w14:textId="77777777" w:rsidR="0029035A" w:rsidRDefault="0029035A" w:rsidP="00401C56">
      <w:pPr>
        <w:pStyle w:val="CommentText"/>
      </w:pPr>
      <w:r>
        <w:rPr>
          <w:rStyle w:val="CommentReference"/>
        </w:rPr>
        <w:annotationRef/>
      </w:r>
      <w:r>
        <w:t>***Nicole: caption</w:t>
      </w:r>
    </w:p>
  </w:comment>
  <w:comment w:id="212" w:author="Nicole" w:date="2019-12-11T14:59:00Z" w:initials="N">
    <w:p w14:paraId="4E18E09B" w14:textId="77777777" w:rsidR="0029035A" w:rsidRDefault="0029035A" w:rsidP="00401C56">
      <w:pPr>
        <w:pStyle w:val="CommentText"/>
      </w:pPr>
      <w:r>
        <w:rPr>
          <w:rStyle w:val="CommentReference"/>
        </w:rPr>
        <w:annotationRef/>
      </w:r>
      <w:r>
        <w:t>***Nicole: caption</w:t>
      </w:r>
    </w:p>
  </w:comment>
  <w:comment w:id="213" w:author="Nicole" w:date="2019-12-11T14:59:00Z" w:initials="N">
    <w:p w14:paraId="2B6D7C17" w14:textId="77777777" w:rsidR="0029035A" w:rsidRDefault="0029035A" w:rsidP="00401C56">
      <w:pPr>
        <w:pStyle w:val="CommentText"/>
      </w:pPr>
      <w:r>
        <w:t>***</w:t>
      </w:r>
      <w:r>
        <w:rPr>
          <w:rStyle w:val="CommentReference"/>
        </w:rPr>
        <w:annotationRef/>
      </w:r>
      <w:r>
        <w:t>Nicole: caption</w:t>
      </w:r>
    </w:p>
  </w:comment>
  <w:comment w:id="214" w:author="Nicole" w:date="2019-12-11T14:59:00Z" w:initials="N">
    <w:p w14:paraId="223E59C5"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comment>
  <w:comment w:id="215" w:author="Nicole" w:date="2019-12-11T14:59:00Z" w:initials="N">
    <w:p w14:paraId="4D06A51F"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216" w:author="Nicole" w:date="2019-12-11T14:59:00Z" w:initials="N">
    <w:p w14:paraId="12F965D7"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217" w:author="Nicole" w:date="2019-12-11T14:59:00Z" w:initials="N">
    <w:p w14:paraId="04C498D7"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218" w:author="Nicole" w:date="2019-12-11T14:59:00Z" w:initials="N">
    <w:p w14:paraId="05281845" w14:textId="77777777" w:rsidR="0029035A" w:rsidRDefault="0029035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7FB43B6B" w15:done="0"/>
  <w15:commentEx w15:paraId="6A6209B0" w15:done="0"/>
  <w15:commentEx w15:paraId="76597EF1"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7BB57589" w15:done="0"/>
  <w15:commentEx w15:paraId="2D513D92" w15:done="0"/>
  <w15:commentEx w15:paraId="535203B4" w15:done="0"/>
  <w15:commentEx w15:paraId="22EFE346" w15:done="0"/>
  <w15:commentEx w15:paraId="4DAD7A81" w15:done="0"/>
  <w15:commentEx w15:paraId="5C51C170" w15:done="0"/>
  <w15:commentEx w15:paraId="5E494665" w15:done="0"/>
  <w15:commentEx w15:paraId="6EC163C9" w15:done="0"/>
  <w15:commentEx w15:paraId="0C1DFA34" w15:done="0"/>
  <w15:commentEx w15:paraId="108FEED3" w15:done="0"/>
  <w15:commentEx w15:paraId="7CC9BF48" w15:done="0"/>
  <w15:commentEx w15:paraId="49B73559" w15:done="0"/>
  <w15:commentEx w15:paraId="148666FC" w15:done="0"/>
  <w15:commentEx w15:paraId="03298840" w15:done="0"/>
  <w15:commentEx w15:paraId="5BF135E2" w15:done="0"/>
  <w15:commentEx w15:paraId="4FAD1483" w15:done="0"/>
  <w15:commentEx w15:paraId="3DF8D7A2" w15:done="0"/>
  <w15:commentEx w15:paraId="0E7526DD" w15:done="0"/>
  <w15:commentEx w15:paraId="6C0C89B5" w15:done="0"/>
  <w15:commentEx w15:paraId="02EF05DA" w15:done="0"/>
  <w15:commentEx w15:paraId="687F7CB5" w15:done="0"/>
  <w15:commentEx w15:paraId="7DE02835" w15:done="0"/>
  <w15:commentEx w15:paraId="1B736E25" w15:done="0"/>
  <w15:commentEx w15:paraId="365542B4" w15:done="0"/>
  <w15:commentEx w15:paraId="579B073D" w15:done="0"/>
  <w15:commentEx w15:paraId="479E64AE" w15:done="0"/>
  <w15:commentEx w15:paraId="76AC9802" w15:done="0"/>
  <w15:commentEx w15:paraId="3E67DCA8" w15:done="0"/>
  <w15:commentEx w15:paraId="4AAC37F0" w15:done="0"/>
  <w15:commentEx w15:paraId="72C826D2" w15:done="0"/>
  <w15:commentEx w15:paraId="6BEEB570" w15:done="0"/>
  <w15:commentEx w15:paraId="5334DAB2" w15:done="0"/>
  <w15:commentEx w15:paraId="73A0325B" w15:done="0"/>
  <w15:commentEx w15:paraId="390CF8A9" w15:done="0"/>
  <w15:commentEx w15:paraId="044A2C90" w15:done="0"/>
  <w15:commentEx w15:paraId="2C9C4849" w15:done="0"/>
  <w15:commentEx w15:paraId="67912AB6" w15:done="0"/>
  <w15:commentEx w15:paraId="4569CCAC" w15:done="0"/>
  <w15:commentEx w15:paraId="06DDC89E" w15:done="0"/>
  <w15:commentEx w15:paraId="0565F89E" w15:done="0"/>
  <w15:commentEx w15:paraId="2D0A6BFA" w15:done="0"/>
  <w15:commentEx w15:paraId="21E00C56" w15:done="0"/>
  <w15:commentEx w15:paraId="10673E06" w15:done="0"/>
  <w15:commentEx w15:paraId="397346E4" w15:done="0"/>
  <w15:commentEx w15:paraId="5F024C64" w15:done="0"/>
  <w15:commentEx w15:paraId="03334B0E" w15:done="0"/>
  <w15:commentEx w15:paraId="61D2F7EE" w15:done="0"/>
  <w15:commentEx w15:paraId="34AC5E9D" w15:done="0"/>
  <w15:commentEx w15:paraId="5B336BA2" w15:done="0"/>
  <w15:commentEx w15:paraId="0CD685A3" w15:done="0"/>
  <w15:commentEx w15:paraId="77409D28" w15:done="0"/>
  <w15:commentEx w15:paraId="4D4F4EB0" w15:done="0"/>
  <w15:commentEx w15:paraId="04D9F8FA" w15:done="0"/>
  <w15:commentEx w15:paraId="2F10168B" w15:done="0"/>
  <w15:commentEx w15:paraId="111485E8" w15:done="0"/>
  <w15:commentEx w15:paraId="39314272" w15:done="0"/>
  <w15:commentEx w15:paraId="77EE66FE" w15:done="0"/>
  <w15:commentEx w15:paraId="6712FD07" w15:done="0"/>
  <w15:commentEx w15:paraId="31CEEF06" w15:done="0"/>
  <w15:commentEx w15:paraId="2B2B877E" w15:done="0"/>
  <w15:commentEx w15:paraId="3DA50C48" w15:done="0"/>
  <w15:commentEx w15:paraId="4D452AA7" w15:done="0"/>
  <w15:commentEx w15:paraId="134C5206" w15:done="0"/>
  <w15:commentEx w15:paraId="6C529CCD" w15:done="0"/>
  <w15:commentEx w15:paraId="088687B8" w15:done="0"/>
  <w15:commentEx w15:paraId="124E32E4" w15:done="0"/>
  <w15:commentEx w15:paraId="43EF73E9" w15:done="0"/>
  <w15:commentEx w15:paraId="7BBD76AB" w15:done="0"/>
  <w15:commentEx w15:paraId="50C428AE" w15:done="0"/>
  <w15:commentEx w15:paraId="346559B4" w15:done="0"/>
  <w15:commentEx w15:paraId="5F10E1D1" w15:done="0"/>
  <w15:commentEx w15:paraId="273F8887" w15:done="0"/>
  <w15:commentEx w15:paraId="051BA6B2" w15:done="0"/>
  <w15:commentEx w15:paraId="261FEDD3" w15:done="0"/>
  <w15:commentEx w15:paraId="68DD9017" w15:done="0"/>
  <w15:commentEx w15:paraId="3BB0E0F6" w15:done="0"/>
  <w15:commentEx w15:paraId="5C89248C" w15:done="0"/>
  <w15:commentEx w15:paraId="67E2C70F" w15:done="0"/>
  <w15:commentEx w15:paraId="4D558D39" w15:done="0"/>
  <w15:commentEx w15:paraId="410086E5" w15:done="0"/>
  <w15:commentEx w15:paraId="3B797538" w15:done="0"/>
  <w15:commentEx w15:paraId="3660A529"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2B97C10A" w15:done="0"/>
  <w15:commentEx w15:paraId="32559B9D" w15:done="0"/>
  <w15:commentEx w15:paraId="1BAF7B2E" w15:done="0"/>
  <w15:commentEx w15:paraId="0A670FEE" w15:done="0"/>
  <w15:commentEx w15:paraId="3D0125A7" w15:done="0"/>
  <w15:commentEx w15:paraId="26900076"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0DBA46B0" w15:done="0"/>
  <w15:commentEx w15:paraId="1C000382" w15:done="0"/>
  <w15:commentEx w15:paraId="50199552"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6C949A22" w15:done="0"/>
  <w15:commentEx w15:paraId="2FEA37A7" w15:done="0"/>
  <w15:commentEx w15:paraId="12D47874" w15:done="0"/>
  <w15:commentEx w15:paraId="0124AC42" w15:done="0"/>
  <w15:commentEx w15:paraId="17518AB7" w15:done="0"/>
  <w15:commentEx w15:paraId="79381B1A"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5600C804" w15:done="0"/>
  <w15:commentEx w15:paraId="1E0478BF"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461B9EE" w15:done="0"/>
  <w15:commentEx w15:paraId="169535A7" w15:done="0"/>
  <w15:commentEx w15:paraId="14F2AE3F" w15:done="0"/>
  <w15:commentEx w15:paraId="604EF2BD" w15:done="0"/>
  <w15:commentEx w15:paraId="4E027160" w15:done="0"/>
  <w15:commentEx w15:paraId="31CD32E6" w15:done="0"/>
  <w15:commentEx w15:paraId="3D4748BC" w15:done="0"/>
  <w15:commentEx w15:paraId="4371F003" w15:done="0"/>
  <w15:commentEx w15:paraId="0A180984" w15:done="0"/>
  <w15:commentEx w15:paraId="27BB45A2"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A28FF" w16cex:dateUtc="2019-12-03T16:34:00Z"/>
  <w16cex:commentExtensible w16cex:durableId="219B609D" w16cex:dateUtc="2019-12-11T17:33:00Z"/>
  <w16cex:commentExtensible w16cex:durableId="219B60AF" w16cex:dateUtc="2019-12-11T17:33:00Z"/>
  <w16cex:commentExtensible w16cex:durableId="219B59E5" w16cex:dateUtc="2019-12-03T16:38:00Z"/>
  <w16cex:commentExtensible w16cex:durableId="219B6BD5" w16cex:dateUtc="2019-12-11T18:21:00Z"/>
  <w16cex:commentExtensible w16cex:durableId="219B6BC3" w16cex:dateUtc="2019-12-11T18:21:00Z"/>
  <w16cex:commentExtensible w16cex:durableId="219B6BB0" w16cex:dateUtc="2019-12-11T18:20: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7FB43B6B" w16cid:durableId="219A26E7"/>
  <w16cid:commentId w16cid:paraId="6A6209B0" w16cid:durableId="219A26E8"/>
  <w16cid:commentId w16cid:paraId="76597EF1" w16cid:durableId="219A26E9"/>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7BB57589" w16cid:durableId="219A26F8"/>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6EC163C9" w16cid:durableId="219A29C7"/>
  <w16cid:commentId w16cid:paraId="0C1DFA34" w16cid:durableId="219A29C6"/>
  <w16cid:commentId w16cid:paraId="108FEED3" w16cid:durableId="219B54E3"/>
  <w16cid:commentId w16cid:paraId="7CC9BF48" w16cid:durableId="219A36F0"/>
  <w16cid:commentId w16cid:paraId="49B73559" w16cid:durableId="219A3794"/>
  <w16cid:commentId w16cid:paraId="148666FC" w16cid:durableId="219A3793"/>
  <w16cid:commentId w16cid:paraId="03298840" w16cid:durableId="219B54E7"/>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687F7CB5" w16cid:durableId="219A2902"/>
  <w16cid:commentId w16cid:paraId="7DE02835" w16cid:durableId="219A2901"/>
  <w16cid:commentId w16cid:paraId="1B736E25" w16cid:durableId="219A2900"/>
  <w16cid:commentId w16cid:paraId="365542B4" w16cid:durableId="219A28FF"/>
  <w16cid:commentId w16cid:paraId="579B073D" w16cid:durableId="219A28FE"/>
  <w16cid:commentId w16cid:paraId="479E64AE" w16cid:durableId="217167E7"/>
  <w16cid:commentId w16cid:paraId="76AC9802" w16cid:durableId="219A26FE"/>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73A0325B" w16cid:durableId="219B609D"/>
  <w16cid:commentId w16cid:paraId="390CF8A9" w16cid:durableId="219B60AF"/>
  <w16cid:commentId w16cid:paraId="044A2C90" w16cid:durableId="219B59E8"/>
  <w16cid:commentId w16cid:paraId="2C9C4849" w16cid:durableId="219B59E7"/>
  <w16cid:commentId w16cid:paraId="67912AB6" w16cid:durableId="219B59E6"/>
  <w16cid:commentId w16cid:paraId="4569CCAC" w16cid:durableId="219B59E5"/>
  <w16cid:commentId w16cid:paraId="06DDC89E" w16cid:durableId="219B59E4"/>
  <w16cid:commentId w16cid:paraId="0565F89E" w16cid:durableId="219B59E3"/>
  <w16cid:commentId w16cid:paraId="2D0A6BFA" w16cid:durableId="219B59E2"/>
  <w16cid:commentId w16cid:paraId="21E00C56" w16cid:durableId="219B6BD5"/>
  <w16cid:commentId w16cid:paraId="10673E06" w16cid:durableId="219B6BC3"/>
  <w16cid:commentId w16cid:paraId="397346E4" w16cid:durableId="219B6BB0"/>
  <w16cid:commentId w16cid:paraId="5F024C64" w16cid:durableId="219B6B7B"/>
  <w16cid:commentId w16cid:paraId="03334B0E" w16cid:durableId="219B6E4E"/>
  <w16cid:commentId w16cid:paraId="61D2F7EE" w16cid:durableId="219B6E4D"/>
  <w16cid:commentId w16cid:paraId="34AC5E9D" w16cid:durableId="217A48BB"/>
  <w16cid:commentId w16cid:paraId="5B336BA2" w16cid:durableId="219A2705"/>
  <w16cid:commentId w16cid:paraId="0CD685A3" w16cid:durableId="219A2706"/>
  <w16cid:commentId w16cid:paraId="77409D28" w16cid:durableId="217A48BC"/>
  <w16cid:commentId w16cid:paraId="4D4F4EB0" w16cid:durableId="2190C5E4"/>
  <w16cid:commentId w16cid:paraId="04D9F8FA" w16cid:durableId="217A48BD"/>
  <w16cid:commentId w16cid:paraId="2F10168B" w16cid:durableId="219A270A"/>
  <w16cid:commentId w16cid:paraId="111485E8" w16cid:durableId="219A270B"/>
  <w16cid:commentId w16cid:paraId="39314272" w16cid:durableId="217A48BE"/>
  <w16cid:commentId w16cid:paraId="77EE66FE" w16cid:durableId="2190C629"/>
  <w16cid:commentId w16cid:paraId="6712FD07" w16cid:durableId="219A270E"/>
  <w16cid:commentId w16cid:paraId="31CEEF06" w16cid:durableId="217A48BF"/>
  <w16cid:commentId w16cid:paraId="2B2B877E" w16cid:durableId="217A48C1"/>
  <w16cid:commentId w16cid:paraId="3DA50C48" w16cid:durableId="219A2711"/>
  <w16cid:commentId w16cid:paraId="4D452AA7" w16cid:durableId="2190C866"/>
  <w16cid:commentId w16cid:paraId="134C5206" w16cid:durableId="217A48C2"/>
  <w16cid:commentId w16cid:paraId="6C529CCD" w16cid:durableId="217A48C3"/>
  <w16cid:commentId w16cid:paraId="088687B8" w16cid:durableId="219A2715"/>
  <w16cid:commentId w16cid:paraId="124E32E4" w16cid:durableId="217A48C4"/>
  <w16cid:commentId w16cid:paraId="43EF73E9" w16cid:durableId="2190C6D3"/>
  <w16cid:commentId w16cid:paraId="7BBD76AB" w16cid:durableId="217A48C5"/>
  <w16cid:commentId w16cid:paraId="50C428AE" w16cid:durableId="219A2719"/>
  <w16cid:commentId w16cid:paraId="346559B4" w16cid:durableId="217A48C6"/>
  <w16cid:commentId w16cid:paraId="5F10E1D1" w16cid:durableId="219A271B"/>
  <w16cid:commentId w16cid:paraId="273F8887" w16cid:durableId="217A48CA"/>
  <w16cid:commentId w16cid:paraId="051BA6B2" w16cid:durableId="217A48CB"/>
  <w16cid:commentId w16cid:paraId="261FEDD3" w16cid:durableId="217A48CC"/>
  <w16cid:commentId w16cid:paraId="68DD9017" w16cid:durableId="217F81E1"/>
  <w16cid:commentId w16cid:paraId="3BB0E0F6" w16cid:durableId="219A2720"/>
  <w16cid:commentId w16cid:paraId="5C89248C" w16cid:durableId="2190C79F"/>
  <w16cid:commentId w16cid:paraId="67E2C70F" w16cid:durableId="217A48CE"/>
  <w16cid:commentId w16cid:paraId="4D558D39" w16cid:durableId="219A2723"/>
  <w16cid:commentId w16cid:paraId="410086E5" w16cid:durableId="217A48CF"/>
  <w16cid:commentId w16cid:paraId="3B797538" w16cid:durableId="219A2725"/>
  <w16cid:commentId w16cid:paraId="3660A529" w16cid:durableId="219A2726"/>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2B97C10A" w16cid:durableId="219A2733"/>
  <w16cid:commentId w16cid:paraId="32559B9D" w16cid:durableId="219A2734"/>
  <w16cid:commentId w16cid:paraId="1BAF7B2E" w16cid:durableId="219A2735"/>
  <w16cid:commentId w16cid:paraId="0A670FEE" w16cid:durableId="219A2736"/>
  <w16cid:commentId w16cid:paraId="3D0125A7" w16cid:durableId="219A2737"/>
  <w16cid:commentId w16cid:paraId="26900076" w16cid:durableId="219A2738"/>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0DBA46B0" w16cid:durableId="219A2743"/>
  <w16cid:commentId w16cid:paraId="1C000382" w16cid:durableId="219A2744"/>
  <w16cid:commentId w16cid:paraId="50199552" w16cid:durableId="219A2745"/>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6C949A22" w16cid:durableId="219A2755"/>
  <w16cid:commentId w16cid:paraId="2FEA37A7" w16cid:durableId="219A2756"/>
  <w16cid:commentId w16cid:paraId="12D47874" w16cid:durableId="219A2757"/>
  <w16cid:commentId w16cid:paraId="0124AC42" w16cid:durableId="219A2758"/>
  <w16cid:commentId w16cid:paraId="17518AB7" w16cid:durableId="219A2759"/>
  <w16cid:commentId w16cid:paraId="79381B1A" w16cid:durableId="219A275A"/>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5600C804" w16cid:durableId="217F81EC"/>
  <w16cid:commentId w16cid:paraId="1E0478BF" w16cid:durableId="219A2774"/>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461B9EE" w16cid:durableId="219A2789"/>
  <w16cid:commentId w16cid:paraId="169535A7" w16cid:durableId="219A278A"/>
  <w16cid:commentId w16cid:paraId="14F2AE3F" w16cid:durableId="219A278B"/>
  <w16cid:commentId w16cid:paraId="604EF2BD" w16cid:durableId="219A278C"/>
  <w16cid:commentId w16cid:paraId="4E027160" w16cid:durableId="219A278D"/>
  <w16cid:commentId w16cid:paraId="31CD32E6" w16cid:durableId="219A278E"/>
  <w16cid:commentId w16cid:paraId="3D4748BC" w16cid:durableId="219A278F"/>
  <w16cid:commentId w16cid:paraId="4371F003" w16cid:durableId="2190D968"/>
  <w16cid:commentId w16cid:paraId="0A180984" w16cid:durableId="2190DE34"/>
  <w16cid:commentId w16cid:paraId="27BB45A2" w16cid:durableId="219A2792"/>
  <w16cid:commentId w16cid:paraId="62460E28" w16cid:durableId="2190F314"/>
  <w16cid:commentId w16cid:paraId="3DFEBBA8" w16cid:durableId="2190DD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DA66BC" w14:textId="77777777" w:rsidR="00717854" w:rsidRDefault="00717854">
      <w:pPr>
        <w:spacing w:line="240" w:lineRule="auto"/>
      </w:pPr>
      <w:r>
        <w:separator/>
      </w:r>
    </w:p>
  </w:endnote>
  <w:endnote w:type="continuationSeparator" w:id="0">
    <w:p w14:paraId="1D835879" w14:textId="77777777" w:rsidR="00717854" w:rsidRDefault="007178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Source Sans Pro">
    <w:altName w:val="Cambria Math"/>
    <w:charset w:val="00"/>
    <w:family w:val="swiss"/>
    <w:pitch w:val="variable"/>
    <w:sig w:usb0="00000001" w:usb1="02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29035A" w:rsidRDefault="0029035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29035A" w:rsidRDefault="0029035A">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29035A" w:rsidRDefault="002903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29035A" w:rsidRDefault="0029035A">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29035A" w:rsidRDefault="0029035A">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29035A" w:rsidRDefault="0029035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DD7CE3">
      <w:rPr>
        <w:noProof/>
        <w:color w:val="000000"/>
      </w:rPr>
      <w:t>4</w:t>
    </w:r>
    <w:r>
      <w:rPr>
        <w:color w:val="000000"/>
      </w:rPr>
      <w:fldChar w:fldCharType="end"/>
    </w:r>
  </w:p>
  <w:p w14:paraId="2EB2665D" w14:textId="77777777" w:rsidR="0029035A" w:rsidRDefault="0029035A">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06E5E1" w14:textId="77777777" w:rsidR="00717854" w:rsidRDefault="00717854">
      <w:pPr>
        <w:spacing w:line="240" w:lineRule="auto"/>
      </w:pPr>
      <w:r>
        <w:separator/>
      </w:r>
    </w:p>
  </w:footnote>
  <w:footnote w:type="continuationSeparator" w:id="0">
    <w:p w14:paraId="3CBA43B7" w14:textId="77777777" w:rsidR="00717854" w:rsidRDefault="00717854">
      <w:pPr>
        <w:spacing w:line="240" w:lineRule="auto"/>
      </w:pPr>
      <w:r>
        <w:continuationSeparator/>
      </w:r>
    </w:p>
  </w:footnote>
  <w:footnote w:id="1">
    <w:p w14:paraId="208BD1FC" w14:textId="61E8DDD0" w:rsidR="0029035A" w:rsidRPr="00512A9A" w:rsidRDefault="0029035A">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29035A" w:rsidRDefault="0029035A">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6AF6"/>
    <w:rsid w:val="00025E9B"/>
    <w:rsid w:val="00030BAE"/>
    <w:rsid w:val="00032670"/>
    <w:rsid w:val="00032E80"/>
    <w:rsid w:val="000404AE"/>
    <w:rsid w:val="00042D35"/>
    <w:rsid w:val="00043545"/>
    <w:rsid w:val="000460F7"/>
    <w:rsid w:val="000509C9"/>
    <w:rsid w:val="000556DF"/>
    <w:rsid w:val="00080169"/>
    <w:rsid w:val="000802B6"/>
    <w:rsid w:val="00082267"/>
    <w:rsid w:val="00093B23"/>
    <w:rsid w:val="00095511"/>
    <w:rsid w:val="000A2AE9"/>
    <w:rsid w:val="000A3E09"/>
    <w:rsid w:val="000A585A"/>
    <w:rsid w:val="000A68B7"/>
    <w:rsid w:val="000B0115"/>
    <w:rsid w:val="000C2B77"/>
    <w:rsid w:val="000C5D90"/>
    <w:rsid w:val="000D343A"/>
    <w:rsid w:val="000D5F1B"/>
    <w:rsid w:val="000E0709"/>
    <w:rsid w:val="000E1584"/>
    <w:rsid w:val="000E4FE9"/>
    <w:rsid w:val="000F4993"/>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3D00"/>
    <w:rsid w:val="00197117"/>
    <w:rsid w:val="001A70EC"/>
    <w:rsid w:val="001A78D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578F"/>
    <w:rsid w:val="00256595"/>
    <w:rsid w:val="002573BD"/>
    <w:rsid w:val="0026468B"/>
    <w:rsid w:val="00264C20"/>
    <w:rsid w:val="002657C8"/>
    <w:rsid w:val="00280F68"/>
    <w:rsid w:val="002834B8"/>
    <w:rsid w:val="002870D6"/>
    <w:rsid w:val="0029035A"/>
    <w:rsid w:val="0029184A"/>
    <w:rsid w:val="002B5899"/>
    <w:rsid w:val="002B6EC5"/>
    <w:rsid w:val="002C61B1"/>
    <w:rsid w:val="002C6A88"/>
    <w:rsid w:val="002D25F0"/>
    <w:rsid w:val="002D2DBB"/>
    <w:rsid w:val="002E11D3"/>
    <w:rsid w:val="002E458F"/>
    <w:rsid w:val="002E560A"/>
    <w:rsid w:val="002F5608"/>
    <w:rsid w:val="002F6971"/>
    <w:rsid w:val="0030502C"/>
    <w:rsid w:val="00314985"/>
    <w:rsid w:val="003157A0"/>
    <w:rsid w:val="00323F05"/>
    <w:rsid w:val="003254F2"/>
    <w:rsid w:val="0032685D"/>
    <w:rsid w:val="00334955"/>
    <w:rsid w:val="00336D95"/>
    <w:rsid w:val="00340C32"/>
    <w:rsid w:val="003474A6"/>
    <w:rsid w:val="00347B94"/>
    <w:rsid w:val="00357248"/>
    <w:rsid w:val="003573F9"/>
    <w:rsid w:val="0036055A"/>
    <w:rsid w:val="00367168"/>
    <w:rsid w:val="00375F85"/>
    <w:rsid w:val="003818D4"/>
    <w:rsid w:val="00384C5C"/>
    <w:rsid w:val="00384FC2"/>
    <w:rsid w:val="00391E4E"/>
    <w:rsid w:val="00393D19"/>
    <w:rsid w:val="003A6E6C"/>
    <w:rsid w:val="003B5B34"/>
    <w:rsid w:val="003C14EE"/>
    <w:rsid w:val="003C38C5"/>
    <w:rsid w:val="003C482E"/>
    <w:rsid w:val="003D174D"/>
    <w:rsid w:val="003D629E"/>
    <w:rsid w:val="003F7563"/>
    <w:rsid w:val="00401C56"/>
    <w:rsid w:val="00402890"/>
    <w:rsid w:val="004125DA"/>
    <w:rsid w:val="00414F6C"/>
    <w:rsid w:val="0041645F"/>
    <w:rsid w:val="00416B83"/>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4A2E"/>
    <w:rsid w:val="004D5430"/>
    <w:rsid w:val="004D6459"/>
    <w:rsid w:val="004D705A"/>
    <w:rsid w:val="004E1061"/>
    <w:rsid w:val="004E18DC"/>
    <w:rsid w:val="004F7586"/>
    <w:rsid w:val="00502CD3"/>
    <w:rsid w:val="005030CE"/>
    <w:rsid w:val="00507D84"/>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A1886"/>
    <w:rsid w:val="005A23E3"/>
    <w:rsid w:val="005A78E1"/>
    <w:rsid w:val="005C650F"/>
    <w:rsid w:val="005F45C7"/>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17854"/>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2782"/>
    <w:rsid w:val="00833173"/>
    <w:rsid w:val="00835659"/>
    <w:rsid w:val="00836B4A"/>
    <w:rsid w:val="00836E9A"/>
    <w:rsid w:val="00841D1E"/>
    <w:rsid w:val="008739FD"/>
    <w:rsid w:val="0087421F"/>
    <w:rsid w:val="008746A9"/>
    <w:rsid w:val="008818CB"/>
    <w:rsid w:val="0088253A"/>
    <w:rsid w:val="008A2FEF"/>
    <w:rsid w:val="008A47B3"/>
    <w:rsid w:val="008B6706"/>
    <w:rsid w:val="008C22A7"/>
    <w:rsid w:val="008D1BA7"/>
    <w:rsid w:val="008D2FAF"/>
    <w:rsid w:val="008D6764"/>
    <w:rsid w:val="009005CF"/>
    <w:rsid w:val="00901A55"/>
    <w:rsid w:val="00902EEB"/>
    <w:rsid w:val="00904409"/>
    <w:rsid w:val="00907C44"/>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2442"/>
    <w:rsid w:val="009836F5"/>
    <w:rsid w:val="0099165B"/>
    <w:rsid w:val="009933F1"/>
    <w:rsid w:val="0099543B"/>
    <w:rsid w:val="009A3559"/>
    <w:rsid w:val="009A4D49"/>
    <w:rsid w:val="009B58CE"/>
    <w:rsid w:val="009D158F"/>
    <w:rsid w:val="009D2091"/>
    <w:rsid w:val="009D28F0"/>
    <w:rsid w:val="009D7B5F"/>
    <w:rsid w:val="009F0A28"/>
    <w:rsid w:val="00A00425"/>
    <w:rsid w:val="00A04752"/>
    <w:rsid w:val="00A0565F"/>
    <w:rsid w:val="00A15ABA"/>
    <w:rsid w:val="00A303E4"/>
    <w:rsid w:val="00A324C5"/>
    <w:rsid w:val="00A40D26"/>
    <w:rsid w:val="00A42AA5"/>
    <w:rsid w:val="00A47CE4"/>
    <w:rsid w:val="00A56F8A"/>
    <w:rsid w:val="00A6553C"/>
    <w:rsid w:val="00A67532"/>
    <w:rsid w:val="00A679EA"/>
    <w:rsid w:val="00A74D35"/>
    <w:rsid w:val="00A75CAA"/>
    <w:rsid w:val="00A80577"/>
    <w:rsid w:val="00A82E79"/>
    <w:rsid w:val="00A85AC7"/>
    <w:rsid w:val="00A85B62"/>
    <w:rsid w:val="00A9484B"/>
    <w:rsid w:val="00A948FD"/>
    <w:rsid w:val="00A9579D"/>
    <w:rsid w:val="00A95B9C"/>
    <w:rsid w:val="00AA1855"/>
    <w:rsid w:val="00AB32E9"/>
    <w:rsid w:val="00AD3DF3"/>
    <w:rsid w:val="00AF0299"/>
    <w:rsid w:val="00AF467F"/>
    <w:rsid w:val="00B01658"/>
    <w:rsid w:val="00B0373A"/>
    <w:rsid w:val="00B06EB3"/>
    <w:rsid w:val="00B129FD"/>
    <w:rsid w:val="00B1353A"/>
    <w:rsid w:val="00B20CC7"/>
    <w:rsid w:val="00B21A6D"/>
    <w:rsid w:val="00B25C9B"/>
    <w:rsid w:val="00B35D7D"/>
    <w:rsid w:val="00B42A1E"/>
    <w:rsid w:val="00B42DAD"/>
    <w:rsid w:val="00B43562"/>
    <w:rsid w:val="00B451A0"/>
    <w:rsid w:val="00B47A01"/>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4B5F"/>
    <w:rsid w:val="00BF55D9"/>
    <w:rsid w:val="00BF7305"/>
    <w:rsid w:val="00C04715"/>
    <w:rsid w:val="00C11451"/>
    <w:rsid w:val="00C23004"/>
    <w:rsid w:val="00C26A73"/>
    <w:rsid w:val="00C32A8C"/>
    <w:rsid w:val="00C42B4A"/>
    <w:rsid w:val="00C52190"/>
    <w:rsid w:val="00C62A8A"/>
    <w:rsid w:val="00C63DF1"/>
    <w:rsid w:val="00C6632D"/>
    <w:rsid w:val="00C6729A"/>
    <w:rsid w:val="00C73944"/>
    <w:rsid w:val="00C77A17"/>
    <w:rsid w:val="00C8211B"/>
    <w:rsid w:val="00C84908"/>
    <w:rsid w:val="00C86FB7"/>
    <w:rsid w:val="00C9205B"/>
    <w:rsid w:val="00C926CE"/>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7955"/>
    <w:rsid w:val="00DA3A06"/>
    <w:rsid w:val="00DA5066"/>
    <w:rsid w:val="00DB508B"/>
    <w:rsid w:val="00DC33FA"/>
    <w:rsid w:val="00DC67D1"/>
    <w:rsid w:val="00DD7CE3"/>
    <w:rsid w:val="00DE59B9"/>
    <w:rsid w:val="00DE5D74"/>
    <w:rsid w:val="00DF05B3"/>
    <w:rsid w:val="00DF3AD8"/>
    <w:rsid w:val="00DF46D1"/>
    <w:rsid w:val="00E04396"/>
    <w:rsid w:val="00E058FD"/>
    <w:rsid w:val="00E061B2"/>
    <w:rsid w:val="00E14149"/>
    <w:rsid w:val="00E23C07"/>
    <w:rsid w:val="00E31749"/>
    <w:rsid w:val="00E31DE6"/>
    <w:rsid w:val="00E53F7F"/>
    <w:rsid w:val="00E60A40"/>
    <w:rsid w:val="00E6241A"/>
    <w:rsid w:val="00E63A92"/>
    <w:rsid w:val="00E74719"/>
    <w:rsid w:val="00E756F3"/>
    <w:rsid w:val="00E8484D"/>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2891"/>
    <w:rsid w:val="00F17D8A"/>
    <w:rsid w:val="00F23266"/>
    <w:rsid w:val="00F25817"/>
    <w:rsid w:val="00F264AE"/>
    <w:rsid w:val="00F26D3D"/>
    <w:rsid w:val="00F31459"/>
    <w:rsid w:val="00F31CF6"/>
    <w:rsid w:val="00F56F3F"/>
    <w:rsid w:val="00F6212A"/>
    <w:rsid w:val="00F72F1A"/>
    <w:rsid w:val="00F924AE"/>
    <w:rsid w:val="00FA068C"/>
    <w:rsid w:val="00FB2624"/>
    <w:rsid w:val="00FB273C"/>
    <w:rsid w:val="00FB28FD"/>
    <w:rsid w:val="00FB6C3D"/>
    <w:rsid w:val="00FB6D2F"/>
    <w:rsid w:val="00FB6DD0"/>
    <w:rsid w:val="00FC7BF3"/>
    <w:rsid w:val="00FD33C4"/>
    <w:rsid w:val="00FD751A"/>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C0075A2-D2A2-4C9D-9080-0008955A8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Pages>
  <Words>42983</Words>
  <Characters>245006</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61</cp:revision>
  <cp:lastPrinted>2019-11-26T17:35:00Z</cp:lastPrinted>
  <dcterms:created xsi:type="dcterms:W3CDTF">2019-12-10T00:48:00Z</dcterms:created>
  <dcterms:modified xsi:type="dcterms:W3CDTF">2019-12-1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